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B5456" w:rsidRPr="00526624" w:rsidRDefault="00183309" w:rsidP="00BB5456">
      <w:pPr>
        <w:pStyle w:val="NoSpacing"/>
      </w:pPr>
      <w:r w:rsidRPr="00AB4713">
        <w:rPr>
          <w:noProof/>
        </w:rPr>
        <w:drawing>
          <wp:anchor distT="0" distB="0" distL="114300" distR="114300" simplePos="0" relativeHeight="251686400" behindDoc="1" locked="0" layoutInCell="1" allowOverlap="1" wp14:anchorId="35723C5C" wp14:editId="7A825A94">
            <wp:simplePos x="0" y="0"/>
            <wp:positionH relativeFrom="column">
              <wp:posOffset>-66675</wp:posOffset>
            </wp:positionH>
            <wp:positionV relativeFrom="paragraph">
              <wp:posOffset>3857625</wp:posOffset>
            </wp:positionV>
            <wp:extent cx="3838575" cy="1560830"/>
            <wp:effectExtent l="0" t="0" r="9525" b="1270"/>
            <wp:wrapTight wrapText="bothSides">
              <wp:wrapPolygon edited="0">
                <wp:start x="0" y="0"/>
                <wp:lineTo x="0" y="21354"/>
                <wp:lineTo x="21546" y="21354"/>
                <wp:lineTo x="21546" y="0"/>
                <wp:lineTo x="0" y="0"/>
              </wp:wrapPolygon>
            </wp:wrapTight>
            <wp:docPr id="4" name="Picture 2" descr="http://d1n26bip4tlaf5.cloudfront.net/content/eneuro/3/2/ENEURO.0006-16.2016/F4.large.jpg?width=800&amp;height=600&amp;carousel=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2" descr="http://d1n26bip4tlaf5.cloudfront.net/content/eneuro/3/2/ENEURO.0006-16.2016/F4.large.jpg?width=800&amp;height=600&amp;carousel=1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358" t="29150" r="2869" b="41700"/>
                    <a:stretch/>
                  </pic:blipFill>
                  <pic:spPr bwMode="auto">
                    <a:xfrm>
                      <a:off x="0" y="0"/>
                      <a:ext cx="3838575" cy="1560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B5456" w:rsidRPr="00526624">
        <w:t xml:space="preserve">Neuropsychiatric disease is the globally leading cause of non-fatal disease burden </w:t>
      </w:r>
      <w:r w:rsidR="00BB5456" w:rsidRPr="00526624">
        <w:fldChar w:fldCharType="begin">
          <w:fldData xml:space="preserve">PEVuZE5vdGU+PENpdGU+PEF1dGhvcj5NdXJyYXk8L0F1dGhvcj48WWVhcj4yMDEyPC9ZZWFyPjxS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NdXJyYXk8L0F1dGhvcj48WWVhcj4yMDEyPC9ZZWFyPjxS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</w:fldData>
        </w:fldChar>
      </w:r>
      <w:r>
        <w:instrText xml:space="preserve"> ADDIN EN.CITE.DATA </w:instrText>
      </w:r>
      <w:r>
        <w:fldChar w:fldCharType="end"/>
      </w:r>
      <w:r w:rsidR="00BB5456" w:rsidRPr="00526624">
        <w:fldChar w:fldCharType="separate"/>
      </w:r>
      <w:r>
        <w:rPr>
          <w:noProof/>
        </w:rPr>
        <w:t>[1, 2]</w:t>
      </w:r>
      <w:r w:rsidR="00BB5456" w:rsidRPr="00526624">
        <w:fldChar w:fldCharType="end"/>
      </w:r>
      <w:r w:rsidR="00BB5456" w:rsidRPr="00526624">
        <w:t xml:space="preserve">, and approximately 46% of Americans will meet the American Psychiatric Association’s criteria for a mental disorder at some point in their lives </w:t>
      </w:r>
      <w:r w:rsidR="00BB5456" w:rsidRPr="00526624">
        <w:fldChar w:fldCharType="begin"/>
      </w:r>
      <w:r>
        <w:instrText xml:space="preserve"> ADDIN EN.CITE &lt;EndNote&gt;&lt;Cite&gt;&lt;Author&gt;Kessler&lt;/Author&gt;&lt;Year&gt;2005&lt;/Year&gt;&lt;RecNum&gt;78&lt;/RecNum&gt;&lt;DisplayText&gt;[3]&lt;/DisplayText&gt;&lt;record&gt;&lt;rec-number&gt;78&lt;/rec-number&gt;&lt;foreign-keys&gt;&lt;key app="EN" db-id="zd5dax0sr0wf9qe9at9pztaa2ef2ddvspzw2" timestamp="1463152621"&gt;78&lt;/key&gt;&lt;/foreign-keys&gt;&lt;ref-type name="Journal Article"&gt;17&lt;/ref-type&gt;&lt;contributors&gt;&lt;authors&gt;&lt;author&gt;Kessler, R. C.&lt;/author&gt;&lt;author&gt;Berglund, P.&lt;/author&gt;&lt;author&gt;Demler, O.&lt;/author&gt;&lt;author&gt;Jin, R.&lt;/author&gt;&lt;author&gt;Merikangas, K. R.&lt;/author&gt;&lt;author&gt;Walters, E. E.&lt;/author&gt;&lt;/authors&gt;&lt;/contributors&gt;&lt;titles&gt;&lt;title&gt;LIfetime prevalence and age-of-onset distributions of dsm-iv disorders in the national comorbidity survey replication&lt;/title&gt;&lt;secondary-title&gt;Archives of General Psychiatry&lt;/secondary-title&gt;&lt;/titles&gt;&lt;periodical&gt;&lt;full-title&gt;Archives of General Psychiatry&lt;/full-title&gt;&lt;/periodical&gt;&lt;pages&gt;593-602&lt;/pages&gt;&lt;volume&gt;62&lt;/volume&gt;&lt;number&gt;6&lt;/number&gt;&lt;dates&gt;&lt;year&gt;2005&lt;/year&gt;&lt;/dates&gt;&lt;isbn&gt;0003-990X&lt;/isbn&gt;&lt;urls&gt;&lt;related-urls&gt;&lt;url&gt;http://dx.doi.org/10.1001/archpsyc.62.6.593&lt;/url&gt;&lt;url&gt;http://archpsyc.jamanetwork.com/data/Journals/PSYCH/5219/yoa40305.pdf&lt;/url&gt;&lt;/related-urls&gt;&lt;/urls&gt;&lt;electronic-resource-num&gt;10.1001/archpsyc.62.6.593&lt;/electronic-resource-num&gt;&lt;/record&gt;&lt;/Cite&gt;&lt;/EndNote&gt;</w:instrText>
      </w:r>
      <w:r w:rsidR="00BB5456" w:rsidRPr="00526624">
        <w:fldChar w:fldCharType="separate"/>
      </w:r>
      <w:r>
        <w:rPr>
          <w:noProof/>
        </w:rPr>
        <w:t>[3]</w:t>
      </w:r>
      <w:r w:rsidR="00BB5456" w:rsidRPr="00526624">
        <w:fldChar w:fldCharType="end"/>
      </w:r>
      <w:r w:rsidR="00BB5456" w:rsidRPr="00526624">
        <w:t xml:space="preserve">. The poorly understood pathophysiology of psychiatric disorders makes them difficult to diagnose and has broadly precluded development of mechanism-based treatments </w:t>
      </w:r>
      <w:r w:rsidR="00BB5456" w:rsidRPr="00526624">
        <w:fldChar w:fldCharType="begin"/>
      </w:r>
      <w:r>
        <w:instrText xml:space="preserve"> ADDIN EN.CITE &lt;EndNote&gt;&lt;Cite&gt;&lt;Author&gt;Bhat&lt;/Author&gt;&lt;Year&gt;2012&lt;/Year&gt;&lt;RecNum&gt;42&lt;/RecNum&gt;&lt;DisplayText&gt;[5]&lt;/DisplayText&gt;&lt;record&gt;&lt;rec-number&gt;42&lt;/rec-number&gt;&lt;foreign-keys&gt;&lt;key app="EN" db-id="zd5dax0sr0wf9qe9at9pztaa2ef2ddvspzw2" timestamp="1441737224"&gt;42&lt;/key&gt;&lt;key app="ENWeb" db-id=""&gt;0&lt;/key&gt;&lt;/foreign-keys&gt;&lt;ref-type name="Journal Article"&gt;17&lt;/ref-type&gt;&lt;contributors&gt;&lt;authors&gt;&lt;author&gt;Bhat, S.&lt;/author&gt;&lt;author&gt;Dao, D. T.&lt;/author&gt;&lt;author&gt;Terrillion, C. E.&lt;/author&gt;&lt;author&gt;Arad, M.&lt;/author&gt;&lt;author&gt;Smith, R. J.&lt;/author&gt;&lt;author&gt;Soldatov, N. M.&lt;/author&gt;&lt;author&gt;Gould, T. D.&lt;/author&gt;&lt;/authors&gt;&lt;/contributors&gt;&lt;auth-address&gt;Department of Psychiatry, University of Maryland School of Medicine, Baltimore, MD, USA.&lt;/auth-address&gt;&lt;titles&gt;&lt;title&gt;CACNA1C (Cav1.2) in the pathophysiology of psychiatric disease&lt;/title&gt;&lt;secondary-title&gt;Prog Neurobiol&lt;/secondary-title&gt;&lt;alt-title&gt;Progress in neurobiology&lt;/alt-title&gt;&lt;/titles&gt;&lt;periodical&gt;&lt;full-title&gt;Prog Neurobiol&lt;/full-title&gt;&lt;abbr-1&gt;Progress in neurobiology&lt;/abbr-1&gt;&lt;/periodical&gt;&lt;alt-periodical&gt;&lt;full-title&gt;Prog Neurobiol&lt;/full-title&gt;&lt;abbr-1&gt;Progress in neurobiology&lt;/abbr-1&gt;&lt;/alt-periodical&gt;&lt;pages&gt;1-14&lt;/pages&gt;&lt;volume&gt;99&lt;/volume&gt;&lt;number&gt;1&lt;/number&gt;&lt;keywords&gt;&lt;keyword&gt;Calcium Channels, L-Type/*genetics&lt;/keyword&gt;&lt;keyword&gt;Genetic Variation/*genetics&lt;/keyword&gt;&lt;keyword&gt;Humans&lt;/keyword&gt;&lt;keyword&gt;Mental Disorders/*genetics/*physiopathology&lt;/keyword&gt;&lt;/keywords&gt;&lt;dates&gt;&lt;year&gt;2012&lt;/year&gt;&lt;pub-dates&gt;&lt;date&gt;Oct&lt;/date&gt;&lt;/pub-dates&gt;&lt;/dates&gt;&lt;isbn&gt;1873-5118 (Electronic)&amp;#xD;0301-0082 (Linking)&lt;/isbn&gt;&lt;accession-num&gt;22705413&lt;/accession-num&gt;&lt;urls&gt;&lt;related-urls&gt;&lt;url&gt;http://www.ncbi.nlm.nih.gov/pubmed/22705413&lt;/url&gt;&lt;/related-urls&gt;&lt;/urls&gt;&lt;custom2&gt;3459072&lt;/custom2&gt;&lt;electronic-resource-num&gt;10.1016/j.pneurobio.2012.06.001&lt;/electronic-resource-num&gt;&lt;/record&gt;&lt;/Cite&gt;&lt;/EndNote&gt;</w:instrText>
      </w:r>
      <w:r w:rsidR="00BB5456" w:rsidRPr="00526624">
        <w:fldChar w:fldCharType="separate"/>
      </w:r>
      <w:r>
        <w:rPr>
          <w:noProof/>
        </w:rPr>
        <w:t>[5]</w:t>
      </w:r>
      <w:r w:rsidR="00BB5456" w:rsidRPr="00526624">
        <w:fldChar w:fldCharType="end"/>
      </w:r>
      <w:r w:rsidR="00BB5456" w:rsidRPr="00526624">
        <w:t xml:space="preserve">. In recent genetic studies, the gene </w:t>
      </w:r>
      <w:r w:rsidR="00BB5456" w:rsidRPr="00526624">
        <w:rPr>
          <w:i/>
        </w:rPr>
        <w:t xml:space="preserve">CACNA1C </w:t>
      </w:r>
      <w:r w:rsidR="00BB5456" w:rsidRPr="00526624">
        <w:t xml:space="preserve">has consistently emerged as a risk factor for neuropsychiatric disease, including bipolar disorder </w:t>
      </w:r>
      <w:r w:rsidR="00BB5456" w:rsidRPr="00526624">
        <w:fldChar w:fldCharType="begin">
          <w:fldData xml:space="preserve">PEVuZE5vdGU+PENpdGU+PEF1dGhvcj5GZXJyZWlyYTwvQXV0aG9yPjxZZWFyPjIwMDg8L1llYXI+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GZXJyZWlyYTwvQXV0aG9yPjxZZWFyPjIwMDg8L1llYXI+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</w:fldData>
        </w:fldChar>
      </w:r>
      <w:r>
        <w:instrText xml:space="preserve"> ADDIN EN.CITE.DATA </w:instrText>
      </w:r>
      <w:r>
        <w:fldChar w:fldCharType="end"/>
      </w:r>
      <w:r w:rsidR="00BB5456" w:rsidRPr="00526624">
        <w:fldChar w:fldCharType="separate"/>
      </w:r>
      <w:r>
        <w:rPr>
          <w:noProof/>
        </w:rPr>
        <w:t>[6-13]</w:t>
      </w:r>
      <w:r w:rsidR="00BB5456" w:rsidRPr="00526624">
        <w:fldChar w:fldCharType="end"/>
      </w:r>
      <w:r w:rsidR="00BB5456" w:rsidRPr="00526624">
        <w:t xml:space="preserve">, schizophrenia </w:t>
      </w:r>
      <w:r w:rsidR="00BB5456" w:rsidRPr="00526624">
        <w:fldChar w:fldCharType="begin">
          <w:fldData xml:space="preserve">PEVuZE5vdGU+PENpdGU+PEF1dGhvcj5OeWVnYWFyZDwvQXV0aG9yPjxZZWFyPjIwMTA8L1llYXI+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OeWVnYWFyZDwvQXV0aG9yPjxZZWFyPjIwMTA8L1llYXI+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</w:fldData>
        </w:fldChar>
      </w:r>
      <w:r>
        <w:instrText xml:space="preserve"> ADDIN EN.CITE.DATA </w:instrText>
      </w:r>
      <w:r>
        <w:fldChar w:fldCharType="end"/>
      </w:r>
      <w:r w:rsidR="00BB5456" w:rsidRPr="00526624">
        <w:fldChar w:fldCharType="separate"/>
      </w:r>
      <w:r>
        <w:rPr>
          <w:noProof/>
        </w:rPr>
        <w:t>[7, 14-17]</w:t>
      </w:r>
      <w:r w:rsidR="00BB5456" w:rsidRPr="00526624">
        <w:fldChar w:fldCharType="end"/>
      </w:r>
      <w:r w:rsidR="00BB5456" w:rsidRPr="00526624">
        <w:t xml:space="preserve">, and major depressive disorder </w:t>
      </w:r>
      <w:r w:rsidR="00BB5456" w:rsidRPr="00526624">
        <w:fldChar w:fldCharType="begin">
          <w:fldData xml:space="preserve">PEVuZE5vdGU+PENpdGU+PEF1dGhvcj5HcmVlbjwvQXV0aG9yPjxZZWFyPjIwMTA8L1llYXI+PFJl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</w:fldData>
        </w:fldChar>
      </w:r>
      <w:r>
        <w:instrText xml:space="preserve"> ADDIN EN.CITE </w:instrText>
      </w:r>
      <w:r>
        <w:fldChar w:fldCharType="begin">
          <w:fldData xml:space="preserve">PEVuZE5vdGU+PENpdGU+PEF1dGhvcj5HcmVlbjwvQXV0aG9yPjxZZWFyPjIwMTA8L1llYXI+PFJl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</w:fldData>
        </w:fldChar>
      </w:r>
      <w:r>
        <w:instrText xml:space="preserve"> ADDIN EN.CITE.DATA </w:instrText>
      </w:r>
      <w:r>
        <w:fldChar w:fldCharType="end"/>
      </w:r>
      <w:r w:rsidR="00BB5456" w:rsidRPr="00526624">
        <w:fldChar w:fldCharType="separate"/>
      </w:r>
      <w:r>
        <w:rPr>
          <w:noProof/>
        </w:rPr>
        <w:t>[18, 19]</w:t>
      </w:r>
      <w:r w:rsidR="00BB5456" w:rsidRPr="00526624">
        <w:fldChar w:fldCharType="end"/>
      </w:r>
      <w:r w:rsidR="00BB5456" w:rsidRPr="00526624">
        <w:t xml:space="preserve">. Most notably, the largest genome-wide association study to date identified </w:t>
      </w:r>
      <w:r w:rsidR="00BB5456" w:rsidRPr="00526624">
        <w:rPr>
          <w:i/>
        </w:rPr>
        <w:t xml:space="preserve">CACNA1C </w:t>
      </w:r>
      <w:r w:rsidR="00BB5456" w:rsidRPr="00526624">
        <w:t xml:space="preserve">as one of only two collective risk genes among patients with bipolar disorder, schizophrenia, autism spectrum disorders, major depressive disorder, and attention-deficit/hyperactivity disorder </w:t>
      </w:r>
      <w:r w:rsidR="00BB5456" w:rsidRPr="00526624">
        <w:fldChar w:fldCharType="begin">
          <w:fldData xml:space="preserve">PEVuZE5vdGU+PENpdGU+PEF1dGhvcj5UaGUgV2VsbGNvbWUgVHJ1c3QgQ2FzZSBDb250cm9sIENv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UaGUgV2VsbGNvbWUgVHJ1c3QgQ2FzZSBDb250cm9sIENv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</w:fldData>
        </w:fldChar>
      </w:r>
      <w:r>
        <w:instrText xml:space="preserve"> ADDIN EN.CITE.DATA </w:instrText>
      </w:r>
      <w:r>
        <w:fldChar w:fldCharType="end"/>
      </w:r>
      <w:r w:rsidR="00BB5456" w:rsidRPr="00526624">
        <w:fldChar w:fldCharType="separate"/>
      </w:r>
      <w:r>
        <w:rPr>
          <w:noProof/>
        </w:rPr>
        <w:t>[15, 20]</w:t>
      </w:r>
      <w:r w:rsidR="00BB5456" w:rsidRPr="00526624">
        <w:fldChar w:fldCharType="end"/>
      </w:r>
      <w:r w:rsidR="00BB5456" w:rsidRPr="00526624">
        <w:t xml:space="preserve">. Nearly a decade after first being implicated in psychiatric disorders, the role of </w:t>
      </w:r>
      <w:r w:rsidR="00BB5456" w:rsidRPr="00526624">
        <w:rPr>
          <w:i/>
        </w:rPr>
        <w:t>CACNA1C</w:t>
      </w:r>
      <w:r w:rsidR="00BB5456" w:rsidRPr="00526624">
        <w:t xml:space="preserve"> in psychopathology remains unclear.</w:t>
      </w:r>
    </w:p>
    <w:p w:rsidR="00BB5456" w:rsidRDefault="00183309" w:rsidP="00BB5456">
      <w:pPr>
        <w:pStyle w:val="NoSpacing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7728" behindDoc="0" locked="0" layoutInCell="1" allowOverlap="1" wp14:anchorId="765966C4" wp14:editId="5EC855BA">
                <wp:simplePos x="0" y="0"/>
                <wp:positionH relativeFrom="column">
                  <wp:posOffset>-3876040</wp:posOffset>
                </wp:positionH>
                <wp:positionV relativeFrom="paragraph">
                  <wp:posOffset>1033145</wp:posOffset>
                </wp:positionV>
                <wp:extent cx="3733800" cy="1019175"/>
                <wp:effectExtent l="0" t="0" r="0" b="9525"/>
                <wp:wrapSquare wrapText="bothSides"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33800" cy="101917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BB5456" w:rsidRDefault="00BB5456" w:rsidP="00BB5456">
                            <w:pPr>
                              <w:pStyle w:val="Caption"/>
                              <w:spacing w:after="0"/>
                              <w:rPr>
                                <w:rFonts w:cs="Times New Roman"/>
                                <w:b w:val="0"/>
                                <w:color w:val="auto"/>
                                <w:szCs w:val="22"/>
                              </w:rPr>
                            </w:pPr>
                            <w:bookmarkStart w:id="0" w:name="_Ref477803965"/>
                            <w:bookmarkStart w:id="1" w:name="_Toc478035735"/>
                            <w:r w:rsidRPr="00481CA9">
                              <w:t xml:space="preserve">Figure </w:t>
                            </w:r>
                            <w:fldSimple w:instr=" SEQ Figure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0"/>
                            <w:r w:rsidRPr="00481CA9">
                              <w:t>: Forebrain-specific knockout of Cav1.2 reduces the survival of newborn neurons.</w:t>
                            </w:r>
                            <w:bookmarkEnd w:id="1"/>
                          </w:p>
                          <w:p w:rsidR="00BB5456" w:rsidRPr="00AB4713" w:rsidRDefault="00BB5456" w:rsidP="00BB5456">
                            <w:pPr>
                              <w:pStyle w:val="Caption"/>
                              <w:rPr>
                                <w:rFonts w:eastAsiaTheme="minorHAnsi" w:cs="Times New Roman"/>
                                <w:b w:val="0"/>
                                <w:color w:val="auto"/>
                                <w:szCs w:val="22"/>
                              </w:rPr>
                            </w:pPr>
                            <w:r>
                              <w:rPr>
                                <w:rFonts w:cs="Times New Roman"/>
                                <w:b w:val="0"/>
                                <w:color w:val="auto"/>
                                <w:szCs w:val="22"/>
                              </w:rPr>
                              <w:t>Mice were given a single injection of bromodeoxyuridine (BrdU) and sacrificed 30 days later. Brains were serially sectioned and the number of BrdU-positive (BrdU</w:t>
                            </w:r>
                            <w:r>
                              <w:rPr>
                                <w:rFonts w:cs="Times New Roman"/>
                                <w:b w:val="0"/>
                                <w:color w:val="auto"/>
                                <w:szCs w:val="22"/>
                                <w:vertAlign w:val="superscript"/>
                              </w:rPr>
                              <w:t>+</w:t>
                            </w:r>
                            <w:r>
                              <w:rPr>
                                <w:rFonts w:cs="Times New Roman"/>
                                <w:b w:val="0"/>
                                <w:color w:val="auto"/>
                                <w:szCs w:val="22"/>
                              </w:rPr>
                              <w:t xml:space="preserve">) neurons were quantified between genotypes. **p&lt;0.01 </w:t>
                            </w:r>
                            <w:r>
                              <w:rPr>
                                <w:rFonts w:cs="Times New Roman"/>
                                <w:b w:val="0"/>
                                <w:color w:val="auto"/>
                                <w:szCs w:val="22"/>
                              </w:rPr>
                              <w:fldChar w:fldCharType="begin"/>
                            </w:r>
                            <w:r w:rsidR="00183309">
                              <w:rPr>
                                <w:rFonts w:cs="Times New Roman"/>
                                <w:b w:val="0"/>
                                <w:color w:val="auto"/>
                                <w:szCs w:val="22"/>
                              </w:rPr>
                              <w:instrText xml:space="preserve"> ADDIN EN.CITE &lt;EndNote&gt;&lt;Cite&gt;&lt;Author&gt;Lee&lt;/Author&gt;&lt;Year&gt;2016&lt;/Year&gt;&lt;RecNum&gt;67&lt;/RecNum&gt;&lt;DisplayText&gt;[4]&lt;/DisplayText&gt;&lt;record&gt;&lt;rec-number&gt;67&lt;/rec-number&gt;&lt;foreign-keys&gt;&lt;key app="EN" db-id="zd5dax0sr0wf9qe9at9pztaa2ef2ddvspzw2" timestamp="1462199727"&gt;67&lt;/key&gt;&lt;/foreign-keys&gt;&lt;ref-type name="Journal Article"&gt;17&lt;/ref-type&gt;&lt;contributors&gt;&lt;authors&gt;&lt;author&gt;Lee, Anni S&lt;/author&gt;&lt;author&gt;De Jesús-Cortés, Héctor&lt;/author&gt;&lt;author&gt;Kabir, Zeeba D.&lt;/author&gt;&lt;author&gt;Knobbe, Whitney&lt;/author&gt;&lt;author&gt;Orr, Madeline&lt;/author&gt;&lt;author&gt;Burgdorf, Caitlin&lt;/author&gt;&lt;author&gt;Huntington, Paula&lt;/author&gt;&lt;author&gt;McDaniel, Latisha&lt;/author&gt;&lt;author&gt;Britt, Jeremiah K.&lt;/author&gt;&lt;author&gt;Hoffmann, Franz&lt;/author&gt;&lt;author&gt;Brat, Daniel J.&lt;/author&gt;&lt;author&gt;Rajadhyaksha, Anjali M.&lt;/author&gt;&lt;author&gt;Pieper, Andrew A.&lt;/author&gt;&lt;/authors&gt;&lt;/contributors&gt;&lt;titles&gt;&lt;title&gt;The Neuropsychiatric Disease-Associated Gene cacna1c Mediates Survival of Young Hippocampal Neurons&lt;/title&gt;&lt;secondary-title&gt;eneuro&lt;/secondary-title&gt;&lt;/titles&gt;&lt;periodical&gt;&lt;full-title&gt;eneuro&lt;/full-title&gt;&lt;/periodical&gt;&lt;volume&gt;3&lt;/volume&gt;&lt;number&gt;2&lt;/number&gt;&lt;dates&gt;&lt;year&gt;2016&lt;/year&gt;&lt;pub-dates&gt;&lt;date&gt;2016-03-01 00:00:00&lt;/date&gt;&lt;/pub-dates&gt;&lt;/dates&gt;&lt;urls&gt;&lt;related-urls&gt;&lt;url&gt;http://eneuro.org/content/eneuro/3/2/ENEURO.0006-16.2016.full.pdf&lt;/url&gt;&lt;/related-urls&gt;&lt;/urls&gt;&lt;electronic-resource-num&gt;10.1523/eneuro.0006-16.2016&lt;/electronic-resource-num&gt;&lt;/record&gt;&lt;/Cite&gt;&lt;/EndNote&gt;</w:instrText>
                            </w:r>
                            <w:r>
                              <w:rPr>
                                <w:rFonts w:cs="Times New Roman"/>
                                <w:b w:val="0"/>
                                <w:color w:val="auto"/>
                                <w:szCs w:val="22"/>
                              </w:rPr>
                              <w:fldChar w:fldCharType="separate"/>
                            </w:r>
                            <w:r w:rsidR="00183309">
                              <w:rPr>
                                <w:rFonts w:cs="Times New Roman"/>
                                <w:b w:val="0"/>
                                <w:noProof/>
                                <w:color w:val="auto"/>
                                <w:szCs w:val="22"/>
                              </w:rPr>
                              <w:t>[4]</w:t>
                            </w:r>
                            <w:r>
                              <w:rPr>
                                <w:rFonts w:cs="Times New Roman"/>
                                <w:b w:val="0"/>
                                <w:color w:val="auto"/>
                                <w:szCs w:val="22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65966C4"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26" type="#_x0000_t202" style="position:absolute;left:0;text-align:left;margin-left:-305.2pt;margin-top:81.35pt;width:294pt;height:80.25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" stroked="f">
                <v:textbox inset="0,0,0,0">
                  <w:txbxContent>
                    <w:p w:rsidR="00BB5456" w:rsidRDefault="00BB5456" w:rsidP="00BB5456">
                      <w:pPr>
                        <w:pStyle w:val="Caption"/>
                        <w:spacing w:after="0"/>
                        <w:rPr>
                          <w:rFonts w:cs="Times New Roman"/>
                          <w:b w:val="0"/>
                          <w:color w:val="auto"/>
                          <w:szCs w:val="22"/>
                        </w:rPr>
                      </w:pPr>
                      <w:bookmarkStart w:id="2" w:name="_Ref477803965"/>
                      <w:bookmarkStart w:id="3" w:name="_Toc478035735"/>
                      <w:r w:rsidRPr="00481CA9">
                        <w:t xml:space="preserve">Figure </w:t>
                      </w:r>
                      <w:fldSimple w:instr=" SEQ Figure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2"/>
                      <w:r w:rsidRPr="00481CA9">
                        <w:t>: Forebrain-specific knockout of Cav1.2 reduces the survival of newborn neurons.</w:t>
                      </w:r>
                      <w:bookmarkEnd w:id="3"/>
                    </w:p>
                    <w:p w:rsidR="00BB5456" w:rsidRPr="00AB4713" w:rsidRDefault="00BB5456" w:rsidP="00BB5456">
                      <w:pPr>
                        <w:pStyle w:val="Caption"/>
                        <w:rPr>
                          <w:rFonts w:eastAsiaTheme="minorHAnsi" w:cs="Times New Roman"/>
                          <w:b w:val="0"/>
                          <w:color w:val="auto"/>
                          <w:szCs w:val="22"/>
                        </w:rPr>
                      </w:pPr>
                      <w:r>
                        <w:rPr>
                          <w:rFonts w:cs="Times New Roman"/>
                          <w:b w:val="0"/>
                          <w:color w:val="auto"/>
                          <w:szCs w:val="22"/>
                        </w:rPr>
                        <w:t>Mice were given a single injection of bromodeoxyuridine (BrdU) and sacrificed 30 days later. Brains were serially sectioned and the number of BrdU-positive (BrdU</w:t>
                      </w:r>
                      <w:r>
                        <w:rPr>
                          <w:rFonts w:cs="Times New Roman"/>
                          <w:b w:val="0"/>
                          <w:color w:val="auto"/>
                          <w:szCs w:val="22"/>
                          <w:vertAlign w:val="superscript"/>
                        </w:rPr>
                        <w:t>+</w:t>
                      </w:r>
                      <w:r>
                        <w:rPr>
                          <w:rFonts w:cs="Times New Roman"/>
                          <w:b w:val="0"/>
                          <w:color w:val="auto"/>
                          <w:szCs w:val="22"/>
                        </w:rPr>
                        <w:t xml:space="preserve">) neurons were quantified between genotypes. **p&lt;0.01 </w:t>
                      </w:r>
                      <w:r>
                        <w:rPr>
                          <w:rFonts w:cs="Times New Roman"/>
                          <w:b w:val="0"/>
                          <w:color w:val="auto"/>
                          <w:szCs w:val="22"/>
                        </w:rPr>
                        <w:fldChar w:fldCharType="begin"/>
                      </w:r>
                      <w:r w:rsidR="00183309">
                        <w:rPr>
                          <w:rFonts w:cs="Times New Roman"/>
                          <w:b w:val="0"/>
                          <w:color w:val="auto"/>
                          <w:szCs w:val="22"/>
                        </w:rPr>
                        <w:instrText xml:space="preserve"> ADDIN EN.CITE &lt;EndNote&gt;&lt;Cite&gt;&lt;Author&gt;Lee&lt;/Author&gt;&lt;Year&gt;2016&lt;/Year&gt;&lt;RecNum&gt;67&lt;/RecNum&gt;&lt;DisplayText&gt;[4]&lt;/DisplayText&gt;&lt;record&gt;&lt;rec-number&gt;67&lt;/rec-number&gt;&lt;foreign-keys&gt;&lt;key app="EN" db-id="zd5dax0sr0wf9qe9at9pztaa2ef2ddvspzw2" timestamp="1462199727"&gt;67&lt;/key&gt;&lt;/foreign-keys&gt;&lt;ref-type name="Journal Article"&gt;17&lt;/ref-type&gt;&lt;contributors&gt;&lt;authors&gt;&lt;author&gt;Lee, Anni S&lt;/author&gt;&lt;author&gt;De Jesús-Cortés, Héctor&lt;/author&gt;&lt;author&gt;Kabir, Zeeba D.&lt;/author&gt;&lt;author&gt;Knobbe, Whitney&lt;/author&gt;&lt;author&gt;Orr, Madeline&lt;/author&gt;&lt;author&gt;Burgdorf, Caitlin&lt;/author&gt;&lt;author&gt;Huntington, Paula&lt;/author&gt;&lt;author&gt;McDaniel, Latisha&lt;/author&gt;&lt;author&gt;Britt, Jeremiah K.&lt;/author&gt;&lt;author&gt;Hoffmann, Franz&lt;/author&gt;&lt;author&gt;Brat, Daniel J.&lt;/author&gt;&lt;author&gt;Rajadhyaksha, Anjali M.&lt;/author&gt;&lt;author&gt;Pieper, Andrew A.&lt;/author&gt;&lt;/authors&gt;&lt;/contributors&gt;&lt;titles&gt;&lt;title&gt;The Neuropsychiatric Disease-Associated Gene cacna1c Mediates Survival of Young Hippocampal Neurons&lt;/title&gt;&lt;secondary-title&gt;eneuro&lt;/secondary-title&gt;&lt;/titles&gt;&lt;periodical&gt;&lt;full-title&gt;eneuro&lt;/full-title&gt;&lt;/periodical&gt;&lt;volume&gt;3&lt;/volume&gt;&lt;number&gt;2&lt;/number&gt;&lt;dates&gt;&lt;year&gt;2016&lt;/year&gt;&lt;pub-dates&gt;&lt;date&gt;2016-03-01 00:00:00&lt;/date&gt;&lt;/pub-dates&gt;&lt;/dates&gt;&lt;urls&gt;&lt;related-urls&gt;&lt;url&gt;http://eneuro.org/content/eneuro/3/2/ENEURO.0006-16.2016.full.pdf&lt;/url&gt;&lt;/related-urls&gt;&lt;/urls&gt;&lt;electronic-resource-num&gt;10.1523/eneuro.0006-16.2016&lt;/electronic-resource-num&gt;&lt;/record&gt;&lt;/Cite&gt;&lt;/EndNote&gt;</w:instrText>
                      </w:r>
                      <w:r>
                        <w:rPr>
                          <w:rFonts w:cs="Times New Roman"/>
                          <w:b w:val="0"/>
                          <w:color w:val="auto"/>
                          <w:szCs w:val="22"/>
                        </w:rPr>
                        <w:fldChar w:fldCharType="separate"/>
                      </w:r>
                      <w:r w:rsidR="00183309">
                        <w:rPr>
                          <w:rFonts w:cs="Times New Roman"/>
                          <w:b w:val="0"/>
                          <w:noProof/>
                          <w:color w:val="auto"/>
                          <w:szCs w:val="22"/>
                        </w:rPr>
                        <w:t>[4]</w:t>
                      </w:r>
                      <w:r>
                        <w:rPr>
                          <w:rFonts w:cs="Times New Roman"/>
                          <w:b w:val="0"/>
                          <w:color w:val="auto"/>
                          <w:szCs w:val="22"/>
                        </w:rPr>
                        <w:fldChar w:fldCharType="end"/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BB5456" w:rsidRPr="00526624">
        <w:rPr>
          <w:i/>
        </w:rPr>
        <w:t xml:space="preserve">CACNA1C </w:t>
      </w:r>
      <w:r w:rsidR="00BB5456" w:rsidRPr="00526624">
        <w:t>encodes Ca</w:t>
      </w:r>
      <w:r w:rsidR="00BB5456" w:rsidRPr="00526624">
        <w:rPr>
          <w:vertAlign w:val="subscript"/>
        </w:rPr>
        <w:t>v</w:t>
      </w:r>
      <w:r w:rsidR="00BB5456" w:rsidRPr="00526624">
        <w:t xml:space="preserve">1.2, which comprises 85% of voltage-gated L-type calcium channel (LTCC) alpha subunits in the mammalian brain and confers much of the whole channel’s functional properties, including drug sensitivity, selectivity, and composition of both the pore-forming unit and voltage-sensing domain </w:t>
      </w:r>
      <w:r w:rsidR="00BB5456" w:rsidRPr="00526624">
        <w:fldChar w:fldCharType="begin">
          <w:fldData xml:space="preserve">PEVuZE5vdGU+PENpdGU+PEF1dGhvcj5TZWlzZW5iZXJnZXI8L0F1dGhvcj48WWVhcj4yMDAwPC9Z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TZWlzZW5iZXJnZXI8L0F1dGhvcj48WWVhcj4yMDAwPC9Z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</w:fldData>
        </w:fldChar>
      </w:r>
      <w:r>
        <w:instrText xml:space="preserve"> ADDIN EN.CITE.DATA </w:instrText>
      </w:r>
      <w:r>
        <w:fldChar w:fldCharType="end"/>
      </w:r>
      <w:r w:rsidR="00BB5456" w:rsidRPr="00526624">
        <w:fldChar w:fldCharType="separate"/>
      </w:r>
      <w:r>
        <w:rPr>
          <w:noProof/>
        </w:rPr>
        <w:t>[21-23]</w:t>
      </w:r>
      <w:r w:rsidR="00BB5456" w:rsidRPr="00526624">
        <w:fldChar w:fldCharType="end"/>
      </w:r>
      <w:r w:rsidR="00BB5456" w:rsidRPr="00526624">
        <w:t>. Ca</w:t>
      </w:r>
      <w:r w:rsidR="00BB5456" w:rsidRPr="00526624">
        <w:rPr>
          <w:vertAlign w:val="subscript"/>
        </w:rPr>
        <w:t>v</w:t>
      </w:r>
      <w:r w:rsidR="00BB5456" w:rsidRPr="00526624">
        <w:t xml:space="preserve">1.2 has a well-established role in coupling postsynaptic membrane depolarization with expression of genes involved in long term potentiation and concomitant memory formation </w:t>
      </w:r>
      <w:r w:rsidR="00BB5456" w:rsidRPr="00526624">
        <w:fldChar w:fldCharType="begin">
          <w:fldData xml:space="preserve">PEVuZE5vdGU+PENpdGU+PEF1dGhvcj5HZXJhbGQgSi4gT2Jlcm1haXI8L0F1dGhvcj48WWVhcj4y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HZXJhbGQgSi4gT2Jlcm1haXI8L0F1dGhvcj48WWVhcj4y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=
</w:fldData>
        </w:fldChar>
      </w:r>
      <w:r>
        <w:instrText xml:space="preserve"> ADDIN EN.CITE.DATA </w:instrText>
      </w:r>
      <w:r>
        <w:fldChar w:fldCharType="end"/>
      </w:r>
      <w:r w:rsidR="00BB5456" w:rsidRPr="00526624">
        <w:fldChar w:fldCharType="separate"/>
      </w:r>
      <w:r>
        <w:rPr>
          <w:noProof/>
        </w:rPr>
        <w:t>[24-30]</w:t>
      </w:r>
      <w:r w:rsidR="00BB5456" w:rsidRPr="00526624">
        <w:fldChar w:fldCharType="end"/>
      </w:r>
      <w:r w:rsidR="00BB5456" w:rsidRPr="00526624">
        <w:t xml:space="preserve">. Previously, our research group assessed the consequences of forebrain-specific elimination of </w:t>
      </w:r>
      <w:r w:rsidR="00BB5456" w:rsidRPr="00526624">
        <w:rPr>
          <w:i/>
        </w:rPr>
        <w:t>Cacna1c</w:t>
      </w:r>
      <w:r w:rsidR="00BB5456" w:rsidRPr="00526624">
        <w:t xml:space="preserve"> on mouse postnatal </w:t>
      </w:r>
      <w:r w:rsidR="00BB5456" w:rsidRPr="00526624">
        <w:lastRenderedPageBreak/>
        <w:t>hippocampal neurogenesis. Using this model, we identified a two-fold increase in young hippocampal neuron death, providing evidence for Ca</w:t>
      </w:r>
      <w:r w:rsidR="00BB5456" w:rsidRPr="00526624">
        <w:rPr>
          <w:vertAlign w:val="subscript"/>
        </w:rPr>
        <w:t>v</w:t>
      </w:r>
      <w:r w:rsidR="00BB5456" w:rsidRPr="00526624">
        <w:t>1.2 as a key regulator of neuronal survival in postnatal hippocampal neurogenesis</w:t>
      </w:r>
      <w:r w:rsidR="00BB5456">
        <w:t xml:space="preserve"> (</w:t>
      </w:r>
      <w:r w:rsidR="00BB5456">
        <w:fldChar w:fldCharType="begin"/>
      </w:r>
      <w:r w:rsidR="00BB5456">
        <w:instrText xml:space="preserve"> REF _Ref477803965 \h </w:instrText>
      </w:r>
      <w:r w:rsidR="00BB5456">
        <w:fldChar w:fldCharType="separate"/>
      </w:r>
      <w:r w:rsidR="00BB5456" w:rsidRPr="00481CA9">
        <w:t xml:space="preserve">Figure </w:t>
      </w:r>
      <w:r w:rsidR="00BB5456">
        <w:rPr>
          <w:noProof/>
        </w:rPr>
        <w:t>1</w:t>
      </w:r>
      <w:r w:rsidR="00BB5456">
        <w:fldChar w:fldCharType="end"/>
      </w:r>
      <w:r w:rsidR="00BB5456">
        <w:t>)</w:t>
      </w:r>
      <w:r w:rsidR="00BB5456" w:rsidRPr="00526624">
        <w:t xml:space="preserve"> </w:t>
      </w:r>
      <w:r w:rsidR="00BB5456" w:rsidRPr="00526624">
        <w:fldChar w:fldCharType="begin"/>
      </w:r>
      <w:r>
        <w:instrText xml:space="preserve"> ADDIN EN.CITE &lt;EndNote&gt;&lt;Cite&gt;&lt;Author&gt;Lee&lt;/Author&gt;&lt;Year&gt;2016&lt;/Year&gt;&lt;RecNum&gt;67&lt;/RecNum&gt;&lt;DisplayText&gt;[4]&lt;/DisplayText&gt;&lt;record&gt;&lt;rec-number&gt;67&lt;/rec-number&gt;&lt;foreign-keys&gt;&lt;key app="EN" db-id="zd5dax0sr0wf9qe9at9pztaa2ef2ddvspzw2" timestamp="1462199727"&gt;67&lt;/key&gt;&lt;/foreign-keys&gt;&lt;ref-type name="Journal Article"&gt;17&lt;/ref-type&gt;&lt;contributors&gt;&lt;authors&gt;&lt;author&gt;Lee, Anni S&lt;/author&gt;&lt;author&gt;De Jesús-Cortés, Héctor&lt;/author&gt;&lt;author&gt;Kabir, Zeeba D.&lt;/author&gt;&lt;author&gt;Knobbe, Whitney&lt;/author&gt;&lt;author&gt;Orr, Madeline&lt;/author&gt;&lt;author&gt;Burgdorf, Caitlin&lt;/author&gt;&lt;author&gt;Huntington, Paula&lt;/author&gt;&lt;author&gt;McDaniel, Latisha&lt;/author&gt;&lt;author&gt;Britt, Jeremiah K.&lt;/author&gt;&lt;author&gt;Hoffmann, Franz&lt;/author&gt;&lt;author&gt;Brat, Daniel J.&lt;/author&gt;&lt;author&gt;Rajadhyaksha, Anjali M.&lt;/author&gt;&lt;author&gt;Pieper, Andrew A.&lt;/author&gt;&lt;/authors&gt;&lt;/contributors&gt;&lt;titles&gt;&lt;title&gt;The Neuropsychiatric Disease-Associated Gene cacna1c Mediates Survival of Young Hippocampal Neurons&lt;/title&gt;&lt;secondary-title&gt;eneuro&lt;/secondary-title&gt;&lt;/titles&gt;&lt;periodical&gt;&lt;full-title&gt;eneuro&lt;/full-title&gt;&lt;/periodical&gt;&lt;volume&gt;3&lt;/volume&gt;&lt;number&gt;2&lt;/number&gt;&lt;dates&gt;&lt;year&gt;2016&lt;/year&gt;&lt;pub-dates&gt;&lt;date&gt;2016-03-01 00:00:00&lt;/date&gt;&lt;/pub-dates&gt;&lt;/dates&gt;&lt;urls&gt;&lt;related-urls&gt;&lt;url&gt;http://eneuro.org/content/eneuro/3/2/ENEURO.0006-16.2016.full.pdf&lt;/url&gt;&lt;/related-urls&gt;&lt;/urls&gt;&lt;electronic-resource-num&gt;10.1523/eneuro.0006-16.2016&lt;/electronic-resource-num&gt;&lt;/record&gt;&lt;/Cite&gt;&lt;/EndNote&gt;</w:instrText>
      </w:r>
      <w:r w:rsidR="00BB5456" w:rsidRPr="00526624">
        <w:fldChar w:fldCharType="separate"/>
      </w:r>
      <w:r>
        <w:rPr>
          <w:noProof/>
        </w:rPr>
        <w:t>[4]</w:t>
      </w:r>
      <w:r w:rsidR="00BB5456" w:rsidRPr="00526624">
        <w:fldChar w:fldCharType="end"/>
      </w:r>
      <w:r w:rsidR="00BB5456">
        <w:t>.</w:t>
      </w:r>
      <w:r w:rsidR="00BB5456" w:rsidRPr="00AB4713">
        <w:rPr>
          <w:rFonts w:ascii="Arial" w:hAnsi="Arial" w:cs="Arial"/>
          <w:noProof/>
        </w:rPr>
        <w:t xml:space="preserve"> </w:t>
      </w:r>
    </w:p>
    <w:p w:rsidR="00BB5456" w:rsidRPr="00526624" w:rsidRDefault="00BB5456" w:rsidP="00BB5456">
      <w:pPr>
        <w:pStyle w:val="NoSpacing"/>
      </w:pPr>
      <w:r>
        <w:t>Cell death</w:t>
      </w:r>
      <w:r w:rsidRPr="00526624">
        <w:t xml:space="preserve"> is a prominent feature of many forms of neuropsychiatric illness </w:t>
      </w:r>
      <w:r w:rsidRPr="00526624">
        <w:fldChar w:fldCharType="begin"/>
      </w:r>
      <w:r w:rsidR="00183309">
        <w:instrText xml:space="preserve"> ADDIN EN.CITE &lt;EndNote&gt;&lt;Cite&gt;&lt;Author&gt;Dodd&lt;/Author&gt;&lt;Year&gt;2013&lt;/Year&gt;&lt;RecNum&gt;204&lt;/RecNum&gt;&lt;DisplayText&gt;[31]&lt;/DisplayText&gt;&lt;record&gt;&lt;rec-number&gt;204&lt;/rec-number&gt;&lt;foreign-keys&gt;&lt;key app="EN" db-id="zd5dax0sr0wf9qe9at9pztaa2ef2ddvspzw2" timestamp="1465569792"&gt;204&lt;/key&gt;&lt;/foreign-keys&gt;&lt;ref-type name="Journal Article"&gt;17&lt;/ref-type&gt;&lt;contributors&gt;&lt;authors&gt;&lt;author&gt;Dodd, Seetal&lt;/author&gt;&lt;author&gt;Maes, Michael&lt;/author&gt;&lt;author&gt;Anderson, George&lt;/author&gt;&lt;author&gt;Dean, Olivia M.&lt;/author&gt;&lt;author&gt;Moylan, Steven&lt;/author&gt;&lt;author&gt;Berk, Michael&lt;/author&gt;&lt;/authors&gt;&lt;/contributors&gt;&lt;titles&gt;&lt;title&gt;Putative neuroprotective agents in neuropsychiatric disorders&lt;/title&gt;&lt;secondary-title&gt;Progress in Neuro-Psychopharmacology and Biological Psychiatry&lt;/secondary-title&gt;&lt;/titles&gt;&lt;periodical&gt;&lt;full-title&gt;Progress in Neuro-Psychopharmacology and Biological Psychiatry&lt;/full-title&gt;&lt;/periodical&gt;&lt;pages&gt;135-145&lt;/pages&gt;&lt;volume&gt;42&lt;/volume&gt;&lt;keywords&gt;&lt;keyword&gt;Antipsychotics&lt;/keyword&gt;&lt;keyword&gt;Melatonin&lt;/keyword&gt;&lt;keyword&gt;N-acetyl cysteine&lt;/keyword&gt;&lt;keyword&gt;Statins&lt;/keyword&gt;&lt;/keywords&gt;&lt;dates&gt;&lt;year&gt;2013&lt;/year&gt;&lt;pub-dates&gt;&lt;date&gt;4/5/&lt;/date&gt;&lt;/pub-dates&gt;&lt;/dates&gt;&lt;isbn&gt;0278-5846&lt;/isbn&gt;&lt;urls&gt;&lt;related-urls&gt;&lt;url&gt;http://www.sciencedirect.com/science/article/pii/S0278584612002898&lt;/url&gt;&lt;url&gt;http://ac.els-cdn.com/S0278584612002898/1-s2.0-S0278584612002898-main.pdf?_tid=640a112c-2f1a-11e6-a20c-00000aacb362&amp;amp;acdnat=1465570287_b036d5f48297ec0cb352e14c1f678813&lt;/url&gt;&lt;/related-urls&gt;&lt;/urls&gt;&lt;electronic-resource-num&gt;http://dx.doi.org/10.1016/j.pnpbp.2012.11.007&lt;/electronic-resource-num&gt;&lt;/record&gt;&lt;/Cite&gt;&lt;/EndNote&gt;</w:instrText>
      </w:r>
      <w:r w:rsidRPr="00526624">
        <w:fldChar w:fldCharType="separate"/>
      </w:r>
      <w:r w:rsidR="00183309">
        <w:rPr>
          <w:noProof/>
        </w:rPr>
        <w:t>[31]</w:t>
      </w:r>
      <w:r w:rsidRPr="00526624">
        <w:fldChar w:fldCharType="end"/>
      </w:r>
      <w:r w:rsidRPr="00526624">
        <w:t xml:space="preserve"> </w:t>
      </w:r>
      <w:r>
        <w:t>and</w:t>
      </w:r>
      <w:r w:rsidRPr="00526624">
        <w:t xml:space="preserve"> can result from an array of mechanisms, including necrosis, autophagy, and apoptosis </w:t>
      </w:r>
      <w:r w:rsidRPr="00526624">
        <w:fldChar w:fldCharType="begin"/>
      </w:r>
      <w:r w:rsidR="00183309">
        <w:instrText xml:space="preserve"> ADDIN EN.CITE &lt;EndNote&gt;&lt;Cite&gt;&lt;Author&gt;Fink&lt;/Author&gt;&lt;Year&gt;2005&lt;/Year&gt;&lt;RecNum&gt;146&lt;/RecNum&gt;&lt;DisplayText&gt;[32]&lt;/DisplayText&gt;&lt;record&gt;&lt;rec-number&gt;146&lt;/rec-number&gt;&lt;foreign-keys&gt;&lt;key app="EN" db-id="zd5dax0sr0wf9qe9at9pztaa2ef2ddvspzw2" timestamp="1464273424"&gt;146&lt;/key&gt;&lt;/foreign-keys&gt;&lt;ref-type name="Journal Article"&gt;17&lt;/ref-type&gt;&lt;contributors&gt;&lt;authors&gt;&lt;author&gt;Fink, S. L.&lt;/author&gt;&lt;author&gt;Cookson, B. T.&lt;/author&gt;&lt;/authors&gt;&lt;/contributors&gt;&lt;auth-address&gt;Department of Laboratory Medicine, University of Washington, Box 357110, Seattle, WA 98195-7110, USA.&lt;/auth-address&gt;&lt;titles&gt;&lt;title&gt;Apoptosis, pyroptosis, and necrosis: mechanistic description of dead and dying eukaryotic cells&lt;/title&gt;&lt;secondary-title&gt;Infect Immun&lt;/secondary-title&gt;&lt;/titles&gt;&lt;periodical&gt;&lt;full-title&gt;Infect Immun&lt;/full-title&gt;&lt;/periodical&gt;&lt;pages&gt;1907-16&lt;/pages&gt;&lt;volume&gt;73&lt;/volume&gt;&lt;number&gt;4&lt;/number&gt;&lt;keywords&gt;&lt;keyword&gt;*Apoptosis&lt;/keyword&gt;&lt;keyword&gt;Autophagy&lt;/keyword&gt;&lt;keyword&gt;Eukaryotic Cells/*cytology&lt;/keyword&gt;&lt;keyword&gt;Necrosis&lt;/keyword&gt;&lt;/keywords&gt;&lt;dates&gt;&lt;year&gt;2005&lt;/year&gt;&lt;pub-dates&gt;&lt;date&gt;Apr&lt;/date&gt;&lt;/pub-dates&gt;&lt;/dates&gt;&lt;publisher&gt;American Society for Microbiology&lt;/publisher&gt;&lt;isbn&gt;0019-9567 (Print)&amp;#xD;0019-9567 (Linking)&lt;/isbn&gt;&lt;accession-num&gt;15784530&lt;/accession-num&gt;&lt;urls&gt;&lt;related-urls&gt;&lt;url&gt;https://www.ncbi.nlm.nih.gov/pubmed/15784530&lt;/url&gt;&lt;/related-urls&gt;&lt;/urls&gt;&lt;custom2&gt;PMC1087413&lt;/custom2&gt;&lt;electronic-resource-num&gt;10.1128/IAI.73.4.1907-1916.2005&lt;/electronic-resource-num&gt;&lt;remote-database-name&gt;PMC&lt;/remote-database-name&gt;&lt;/record&gt;&lt;/Cite&gt;&lt;/EndNote&gt;</w:instrText>
      </w:r>
      <w:r w:rsidRPr="00526624">
        <w:fldChar w:fldCharType="separate"/>
      </w:r>
      <w:r w:rsidR="00183309">
        <w:rPr>
          <w:noProof/>
        </w:rPr>
        <w:t>[32]</w:t>
      </w:r>
      <w:r w:rsidRPr="00526624">
        <w:fldChar w:fldCharType="end"/>
      </w:r>
      <w:r w:rsidRPr="00526624">
        <w:t xml:space="preserve">. Importantly, loss of mitochondrial calcium homeostasis predisposes neurons to activation of </w:t>
      </w:r>
      <w:r>
        <w:t>cell death programs</w:t>
      </w:r>
      <w:r w:rsidRPr="00526624">
        <w:t>, placing mitochondria as pivotal regulators in n</w:t>
      </w:r>
      <w:r>
        <w:t>euronal life and</w:t>
      </w:r>
      <w:r w:rsidRPr="00526624">
        <w:t xml:space="preserve"> death </w:t>
      </w:r>
      <w:r w:rsidRPr="00526624">
        <w:fldChar w:fldCharType="begin">
          <w:fldData xml:space="preserve">PEVuZE5vdGU+PENpdGU+PEF1dGhvcj5EYXM8L0F1dGhvcj48WWVhcj4xOTkwPC9ZZWFyPjxSZWNO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</w:fldData>
        </w:fldChar>
      </w:r>
      <w:r w:rsidR="00183309">
        <w:instrText xml:space="preserve"> ADDIN EN.CITE </w:instrText>
      </w:r>
      <w:r w:rsidR="00183309">
        <w:fldChar w:fldCharType="begin">
          <w:fldData xml:space="preserve">PEVuZE5vdGU+PENpdGU+PEF1dGhvcj5EYXM8L0F1dGhvcj48WWVhcj4xOTkwPC9ZZWFyPjxSZWNO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</w:fldData>
        </w:fldChar>
      </w:r>
      <w:r w:rsidR="00183309">
        <w:instrText xml:space="preserve"> ADDIN EN.CITE.DATA </w:instrText>
      </w:r>
      <w:r w:rsidR="00183309">
        <w:fldChar w:fldCharType="end"/>
      </w:r>
      <w:r w:rsidRPr="00526624">
        <w:fldChar w:fldCharType="separate"/>
      </w:r>
      <w:r w:rsidR="00183309">
        <w:rPr>
          <w:noProof/>
        </w:rPr>
        <w:t>[33-39]</w:t>
      </w:r>
      <w:r w:rsidRPr="00526624">
        <w:fldChar w:fldCharType="end"/>
      </w:r>
      <w:r w:rsidRPr="00526624">
        <w:t>. Energy-demanding tissues in the nervous system require tightly regulated mitochondrial calcium (Ca</w:t>
      </w:r>
      <w:r w:rsidRPr="00526624">
        <w:rPr>
          <w:vertAlign w:val="superscript"/>
        </w:rPr>
        <w:t>2+</w:t>
      </w:r>
      <w:r w:rsidRPr="00526624">
        <w:t>)</w:t>
      </w:r>
      <w:r w:rsidRPr="00526624">
        <w:rPr>
          <w:vertAlign w:val="superscript"/>
        </w:rPr>
        <w:t xml:space="preserve"> </w:t>
      </w:r>
      <w:r w:rsidRPr="00526624">
        <w:t xml:space="preserve">for efficient production of adenosine triphosphate (ATP) </w:t>
      </w:r>
      <w:r w:rsidRPr="00526624">
        <w:fldChar w:fldCharType="begin">
          <w:fldData xml:space="preserve">PEVuZE5vdGU+PENpdGU+PEF1dGhvcj5WaW9sYTwvQXV0aG9yPjxZZWFyPjIwMTA8L1llYXI+PFJl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</w:fldData>
        </w:fldChar>
      </w:r>
      <w:r w:rsidR="00183309">
        <w:instrText xml:space="preserve"> ADDIN EN.CITE </w:instrText>
      </w:r>
      <w:r w:rsidR="00183309">
        <w:fldChar w:fldCharType="begin">
          <w:fldData xml:space="preserve">PEVuZE5vdGU+PENpdGU+PEF1dGhvcj5WaW9sYTwvQXV0aG9yPjxZZWFyPjIwMTA8L1llYXI+PFJl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</w:fldData>
        </w:fldChar>
      </w:r>
      <w:r w:rsidR="00183309">
        <w:instrText xml:space="preserve"> ADDIN EN.CITE.DATA </w:instrText>
      </w:r>
      <w:r w:rsidR="00183309">
        <w:fldChar w:fldCharType="end"/>
      </w:r>
      <w:r w:rsidRPr="00526624">
        <w:fldChar w:fldCharType="separate"/>
      </w:r>
      <w:r w:rsidR="00183309">
        <w:rPr>
          <w:noProof/>
        </w:rPr>
        <w:t>[35, 40, 41]</w:t>
      </w:r>
      <w:r w:rsidRPr="00526624">
        <w:fldChar w:fldCharType="end"/>
      </w:r>
      <w:r>
        <w:t>.</w:t>
      </w:r>
    </w:p>
    <w:p w:rsidR="00183309" w:rsidRDefault="00BB5456" w:rsidP="00BB5456">
      <w:pPr>
        <w:pStyle w:val="NoSpacing"/>
      </w:pPr>
      <w:r w:rsidRPr="00526624">
        <w:t>Ca</w:t>
      </w:r>
      <w:r w:rsidRPr="00526624">
        <w:rPr>
          <w:vertAlign w:val="subscript"/>
        </w:rPr>
        <w:t>v</w:t>
      </w:r>
      <w:r w:rsidRPr="00526624">
        <w:t>1.2 activity itself increases mitochondrial metabolism and reactive oxygen species (ROS) levels, likely due to allosteric activation of Ca</w:t>
      </w:r>
      <w:r w:rsidRPr="00526624">
        <w:rPr>
          <w:vertAlign w:val="superscript"/>
        </w:rPr>
        <w:t>2+</w:t>
      </w:r>
      <w:r w:rsidRPr="00526624">
        <w:t xml:space="preserve">-sensitive tri-carboxylic acid (TCA) cycle dehydrogenases and ATP synthase </w:t>
      </w:r>
      <w:r w:rsidRPr="00526624">
        <w:fldChar w:fldCharType="begin"/>
      </w:r>
      <w:r w:rsidR="00183309">
        <w:instrText xml:space="preserve"> ADDIN EN.CITE &lt;EndNote&gt;&lt;Cite&gt;&lt;Author&gt;Viola&lt;/Author&gt;&lt;Year&gt;2009&lt;/Year&gt;&lt;RecNum&gt;111&lt;/RecNum&gt;&lt;DisplayText&gt;[42]&lt;/DisplayText&gt;&lt;record&gt;&lt;rec-number&gt;111&lt;/rec-number&gt;&lt;foreign-keys&gt;&lt;key app="EN" db-id="zd5dax0sr0wf9qe9at9pztaa2ef2ddvspzw2" timestamp="1464012671"&gt;111&lt;/key&gt;&lt;/foreign-keys&gt;&lt;ref-type name="Journal Article"&gt;17&lt;/ref-type&gt;&lt;contributors&gt;&lt;authors&gt;&lt;author&gt;Viola, Helena M.&lt;/author&gt;&lt;author&gt;Arthur, Peter G.&lt;/author&gt;&lt;author&gt;Hool, Livia C.&lt;/author&gt;&lt;/authors&gt;&lt;/contributors&gt;&lt;titles&gt;&lt;title&gt;Evidence for regulation of mitochondrial function by the L-type Ca2+ channel in ventricular myocytes.&lt;/title&gt;&lt;secondary-title&gt;Journal of Molecular and Cellular Cardiology&lt;/secondary-title&gt;&lt;/titles&gt;&lt;periodical&gt;&lt;full-title&gt;Journal of Molecular and Cellular Cardiology&lt;/full-title&gt;&lt;/periodical&gt;&lt;pages&gt;1016-1026&lt;/pages&gt;&lt;volume&gt;46&lt;/volume&gt;&lt;number&gt;6&lt;/number&gt;&lt;dates&gt;&lt;year&gt;2009&lt;/year&gt;&lt;/dates&gt;&lt;publisher&gt;Elsevier&lt;/publisher&gt;&lt;isbn&gt;0022-2828&lt;/isbn&gt;&lt;urls&gt;&lt;related-urls&gt;&lt;url&gt;http://dx.doi.org/10.1016/j.yjmcc.2008.12.015&lt;/url&gt;&lt;url&gt;http://ac.els-cdn.com/S0022282808014727/1-s2.0-S0022282808014727-main.pdf?_tid=42e1d86e-20f0-11e6-ba1e-00000aacb361&amp;amp;acdnat=1464012876_26ad03ea51825758e78443891987abb7&lt;/url&gt;&lt;/related-urls&gt;&lt;/urls&gt;&lt;electronic-resource-num&gt;10.1016/j.yjmcc.2008.12.015&lt;/electronic-resource-num&gt;&lt;access-date&gt;2016/05/21&lt;/access-date&gt;&lt;/record&gt;&lt;/Cite&gt;&lt;/EndNote&gt;</w:instrText>
      </w:r>
      <w:r w:rsidRPr="00526624">
        <w:fldChar w:fldCharType="separate"/>
      </w:r>
      <w:r w:rsidR="00183309">
        <w:rPr>
          <w:noProof/>
        </w:rPr>
        <w:t>[42]</w:t>
      </w:r>
      <w:r w:rsidRPr="00526624">
        <w:fldChar w:fldCharType="end"/>
      </w:r>
      <w:r w:rsidRPr="00526624">
        <w:t>. Persistently elevated Ca</w:t>
      </w:r>
      <w:r w:rsidRPr="00526624">
        <w:rPr>
          <w:vertAlign w:val="superscript"/>
        </w:rPr>
        <w:t xml:space="preserve">2+ </w:t>
      </w:r>
      <w:r w:rsidRPr="00526624">
        <w:t xml:space="preserve">levels push ROS production beyond tolerable signaling levels and lower the threshold for opening of the mitochondria permeability transition pore (PTP), priming mitochondria cytochrome C release and apoptosis </w:t>
      </w:r>
      <w:r w:rsidRPr="00526624">
        <w:fldChar w:fldCharType="begin">
          <w:fldData xml:space="preserve">PEVuZE5vdGU+PENpdGU+PEF1dGhvcj5EYXM8L0F1dGhvcj48WWVhcj4xOTkwPC9ZZWFyPjxSZWNO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</w:fldData>
        </w:fldChar>
      </w:r>
      <w:r w:rsidR="00183309">
        <w:instrText xml:space="preserve"> ADDIN EN.CITE </w:instrText>
      </w:r>
      <w:r w:rsidR="00183309">
        <w:fldChar w:fldCharType="begin">
          <w:fldData xml:space="preserve">PEVuZE5vdGU+PENpdGU+PEF1dGhvcj5EYXM8L0F1dGhvcj48WWVhcj4xOTkwPC9ZZWFyPjxSZWNO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</w:fldData>
        </w:fldChar>
      </w:r>
      <w:r w:rsidR="00183309">
        <w:instrText xml:space="preserve"> ADDIN EN.CITE.DATA </w:instrText>
      </w:r>
      <w:r w:rsidR="00183309">
        <w:fldChar w:fldCharType="end"/>
      </w:r>
      <w:r w:rsidRPr="00526624">
        <w:fldChar w:fldCharType="separate"/>
      </w:r>
      <w:r w:rsidR="00183309">
        <w:rPr>
          <w:noProof/>
        </w:rPr>
        <w:t>[33-36]</w:t>
      </w:r>
      <w:r w:rsidRPr="00526624">
        <w:fldChar w:fldCharType="end"/>
      </w:r>
      <w:r w:rsidRPr="00526624">
        <w:t>. In renal tubular cells, blockade of LTCCs reduces both mitochondrial Ca</w:t>
      </w:r>
      <w:r w:rsidRPr="00526624">
        <w:rPr>
          <w:vertAlign w:val="superscript"/>
        </w:rPr>
        <w:t xml:space="preserve">2+ </w:t>
      </w:r>
      <w:r w:rsidRPr="00526624">
        <w:t xml:space="preserve">accumulation and mitochondria-mediated apoptosis </w:t>
      </w:r>
      <w:r w:rsidRPr="00526624">
        <w:fldChar w:fldCharType="begin">
          <w:fldData xml:space="preserve">PEVuZE5vdGU+PENpdGU+PEF1dGhvcj5UYW5ha2E8L0F1dGhvcj48WWVhcj4yMDA0PC9ZZWFyPjxS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</w:fldData>
        </w:fldChar>
      </w:r>
      <w:r w:rsidR="00183309">
        <w:instrText xml:space="preserve"> ADDIN EN.CITE </w:instrText>
      </w:r>
      <w:r w:rsidR="00183309">
        <w:fldChar w:fldCharType="begin">
          <w:fldData xml:space="preserve">PEVuZE5vdGU+PENpdGU+PEF1dGhvcj5UYW5ha2E8L0F1dGhvcj48WWVhcj4yMDA0PC9ZZWFyPjxS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</w:fldData>
        </w:fldChar>
      </w:r>
      <w:r w:rsidR="00183309">
        <w:instrText xml:space="preserve"> ADDIN EN.CITE.DATA </w:instrText>
      </w:r>
      <w:r w:rsidR="00183309">
        <w:fldChar w:fldCharType="end"/>
      </w:r>
      <w:r w:rsidRPr="00526624">
        <w:fldChar w:fldCharType="separate"/>
      </w:r>
      <w:r w:rsidR="00183309">
        <w:rPr>
          <w:noProof/>
        </w:rPr>
        <w:t>[43-46]</w:t>
      </w:r>
      <w:r w:rsidRPr="00526624">
        <w:fldChar w:fldCharType="end"/>
      </w:r>
      <w:r w:rsidRPr="00526624">
        <w:t xml:space="preserve">. In addition, patients with bipolar disorder, schizophrenia, and major depression show deficits in neuronal oxidative phosphorylation </w:t>
      </w:r>
      <w:r w:rsidRPr="00526624">
        <w:fldChar w:fldCharType="begin">
          <w:fldData xml:space="preserve">PEVuZE5vdGU+PENpdGU+PEF1dGhvcj5SZXppbjwvQXV0aG9yPjxZZWFyPjIwMDg8L1llYXI+PFJl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</w:fldData>
        </w:fldChar>
      </w:r>
      <w:r w:rsidR="00183309">
        <w:instrText xml:space="preserve"> ADDIN EN.CITE </w:instrText>
      </w:r>
      <w:r w:rsidR="00183309">
        <w:fldChar w:fldCharType="begin">
          <w:fldData xml:space="preserve">PEVuZE5vdGU+PENpdGU+PEF1dGhvcj5SZXppbjwvQXV0aG9yPjxZZWFyPjIwMDg8L1llYXI+PFJl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</w:fldData>
        </w:fldChar>
      </w:r>
      <w:r w:rsidR="00183309">
        <w:instrText xml:space="preserve"> ADDIN EN.CITE.DATA </w:instrText>
      </w:r>
      <w:r w:rsidR="00183309">
        <w:fldChar w:fldCharType="end"/>
      </w:r>
      <w:r w:rsidRPr="00526624">
        <w:fldChar w:fldCharType="separate"/>
      </w:r>
      <w:r w:rsidR="00183309">
        <w:rPr>
          <w:noProof/>
        </w:rPr>
        <w:t>[47, 48]</w:t>
      </w:r>
      <w:r w:rsidRPr="00526624">
        <w:fldChar w:fldCharType="end"/>
      </w:r>
      <w:r w:rsidRPr="00526624">
        <w:t>.</w:t>
      </w:r>
      <w:r>
        <w:t xml:space="preserve"> </w:t>
      </w:r>
      <w:r w:rsidRPr="00526624">
        <w:t>The links between Ca</w:t>
      </w:r>
      <w:r w:rsidRPr="00526624">
        <w:rPr>
          <w:vertAlign w:val="subscript"/>
        </w:rPr>
        <w:t>v</w:t>
      </w:r>
      <w:r w:rsidRPr="00526624">
        <w:t>1.2 and mitochondria in calcium flux and cell death raise the possibility that altered Ca</w:t>
      </w:r>
      <w:r w:rsidRPr="00526624">
        <w:rPr>
          <w:vertAlign w:val="subscript"/>
        </w:rPr>
        <w:t>v</w:t>
      </w:r>
      <w:r w:rsidRPr="00526624">
        <w:t>1.2 signaling in psychiatric disorders could disrupt intracellular calcium (Ca</w:t>
      </w:r>
      <w:r w:rsidRPr="00526624">
        <w:rPr>
          <w:vertAlign w:val="superscript"/>
        </w:rPr>
        <w:t>2+</w:t>
      </w:r>
      <w:r w:rsidRPr="00526624">
        <w:t>) handling in mitochondria a</w:t>
      </w:r>
      <w:r>
        <w:t>nd prime neurons for apoptosis.</w:t>
      </w:r>
    </w:p>
    <w:p w:rsidR="00183309" w:rsidRDefault="00183309" w:rsidP="00BB5456">
      <w:pPr>
        <w:pStyle w:val="NoSpacing"/>
      </w:pPr>
      <w:bookmarkStart w:id="4" w:name="_GoBack"/>
      <w:bookmarkEnd w:id="4"/>
    </w:p>
    <w:p w:rsidR="00183309" w:rsidRDefault="00183309" w:rsidP="00BB5456">
      <w:pPr>
        <w:pStyle w:val="NoSpacing"/>
      </w:pPr>
    </w:p>
    <w:p w:rsidR="00183309" w:rsidRPr="00183309" w:rsidRDefault="00183309" w:rsidP="00183309">
      <w:pPr>
        <w:pStyle w:val="EndNoteBibliography"/>
        <w:spacing w:after="0"/>
        <w:ind w:left="720" w:hanging="72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183309">
        <w:t>1.</w:t>
      </w:r>
      <w:r w:rsidRPr="00183309">
        <w:tab/>
        <w:t xml:space="preserve">Murray, C.J.L., et al., </w:t>
      </w:r>
      <w:r w:rsidRPr="00183309">
        <w:rPr>
          <w:i/>
        </w:rPr>
        <w:t>Disability-adjusted life years (DALYs) for 291 diseases and injuries in 21 regions, 1990–2010: a systematic analysis for the Global Burden of Disease Study 2010.</w:t>
      </w:r>
      <w:r w:rsidRPr="00183309">
        <w:t xml:space="preserve"> The Lancet, 2012. </w:t>
      </w:r>
      <w:r w:rsidRPr="00183309">
        <w:rPr>
          <w:b/>
        </w:rPr>
        <w:t>380</w:t>
      </w:r>
      <w:r w:rsidRPr="00183309">
        <w:t>(9859): p. 2197-2223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2.</w:t>
      </w:r>
      <w:r w:rsidRPr="00183309">
        <w:tab/>
        <w:t xml:space="preserve">Whiteford, H.A., et al., </w:t>
      </w:r>
      <w:r w:rsidRPr="00183309">
        <w:rPr>
          <w:i/>
        </w:rPr>
        <w:t>Global burden of disease attributable to mental and substance use disorders: findings from the Global Burden of Disease Study 2010.</w:t>
      </w:r>
      <w:r w:rsidRPr="00183309">
        <w:t xml:space="preserve"> The Lancet, 2013. </w:t>
      </w:r>
      <w:r w:rsidRPr="00183309">
        <w:rPr>
          <w:b/>
        </w:rPr>
        <w:t>382</w:t>
      </w:r>
      <w:r w:rsidRPr="00183309">
        <w:t>(9904): p. 1575-1586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3.</w:t>
      </w:r>
      <w:r w:rsidRPr="00183309">
        <w:tab/>
        <w:t xml:space="preserve">Kessler, R.C., et al., </w:t>
      </w:r>
      <w:r w:rsidRPr="00183309">
        <w:rPr>
          <w:i/>
        </w:rPr>
        <w:t>LIfetime prevalence and age-of-onset distributions of dsm-iv disorders in the national comorbidity survey replication.</w:t>
      </w:r>
      <w:r w:rsidRPr="00183309">
        <w:t xml:space="preserve"> Archives of General Psychiatry, 2005. </w:t>
      </w:r>
      <w:r w:rsidRPr="00183309">
        <w:rPr>
          <w:b/>
        </w:rPr>
        <w:t>62</w:t>
      </w:r>
      <w:r w:rsidRPr="00183309">
        <w:t>(6): p. 593-602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4.</w:t>
      </w:r>
      <w:r w:rsidRPr="00183309">
        <w:tab/>
        <w:t xml:space="preserve">Lee, A.S., et al., </w:t>
      </w:r>
      <w:r w:rsidRPr="00183309">
        <w:rPr>
          <w:i/>
        </w:rPr>
        <w:t>The Neuropsychiatric Disease-Associated Gene cacna1c Mediates Survival of Young Hippocampal Neurons.</w:t>
      </w:r>
      <w:r w:rsidRPr="00183309">
        <w:t xml:space="preserve"> eneuro, 2016. </w:t>
      </w:r>
      <w:r w:rsidRPr="00183309">
        <w:rPr>
          <w:b/>
        </w:rPr>
        <w:t>3</w:t>
      </w:r>
      <w:r w:rsidRPr="00183309">
        <w:t>(2)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5.</w:t>
      </w:r>
      <w:r w:rsidRPr="00183309">
        <w:tab/>
        <w:t xml:space="preserve">Bhat, S., et al., </w:t>
      </w:r>
      <w:r w:rsidRPr="00183309">
        <w:rPr>
          <w:i/>
        </w:rPr>
        <w:t>CACNA1C (Cav1.2) in the pathophysiology of psychiatric disease.</w:t>
      </w:r>
      <w:r w:rsidRPr="00183309">
        <w:t xml:space="preserve"> Prog Neurobiol, 2012. </w:t>
      </w:r>
      <w:r w:rsidRPr="00183309">
        <w:rPr>
          <w:b/>
        </w:rPr>
        <w:t>99</w:t>
      </w:r>
      <w:r w:rsidRPr="00183309">
        <w:t>(1): p. 1-14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6.</w:t>
      </w:r>
      <w:r w:rsidRPr="00183309">
        <w:tab/>
        <w:t xml:space="preserve">Ferreira, M.A., et al., </w:t>
      </w:r>
      <w:r w:rsidRPr="00183309">
        <w:rPr>
          <w:i/>
        </w:rPr>
        <w:t>Collaborative genome-wide association analysis supports a role for ANK3 and CACNA1C in bipolar disorder.</w:t>
      </w:r>
      <w:r w:rsidRPr="00183309">
        <w:t xml:space="preserve"> Nat Genet, 2008. </w:t>
      </w:r>
      <w:r w:rsidRPr="00183309">
        <w:rPr>
          <w:b/>
        </w:rPr>
        <w:t>40</w:t>
      </w:r>
      <w:r w:rsidRPr="00183309">
        <w:t>(9): p. 1056-8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7.</w:t>
      </w:r>
      <w:r w:rsidRPr="00183309">
        <w:tab/>
        <w:t xml:space="preserve">Moskvina, V., et al., </w:t>
      </w:r>
      <w:r w:rsidRPr="00183309">
        <w:rPr>
          <w:i/>
        </w:rPr>
        <w:t>Gene-wide analyses of genome-wide association data sets: evidence for multiple common risk alleles for schizophrenia and bipolar disorder and for overlap in genetic risk.</w:t>
      </w:r>
      <w:r w:rsidRPr="00183309">
        <w:t xml:space="preserve"> Mol Psychiatry, 2009. </w:t>
      </w:r>
      <w:r w:rsidRPr="00183309">
        <w:rPr>
          <w:b/>
        </w:rPr>
        <w:t>14</w:t>
      </w:r>
      <w:r w:rsidRPr="00183309">
        <w:t>(3): p. 252-60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8.</w:t>
      </w:r>
      <w:r w:rsidRPr="00183309">
        <w:tab/>
        <w:t xml:space="preserve">Baum, A.E., et al., </w:t>
      </w:r>
      <w:r w:rsidRPr="00183309">
        <w:rPr>
          <w:i/>
        </w:rPr>
        <w:t>A genome-wide association study implicates diacylglycerol kinase eta (DGKH) and several other genes in the etiology of bipolar disorder.</w:t>
      </w:r>
      <w:r w:rsidRPr="00183309">
        <w:t xml:space="preserve"> Mol Psychiatry, 2007. </w:t>
      </w:r>
      <w:r w:rsidRPr="00183309">
        <w:rPr>
          <w:b/>
        </w:rPr>
        <w:t>13</w:t>
      </w:r>
      <w:r w:rsidRPr="00183309">
        <w:t>(2): p. 197-207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9.</w:t>
      </w:r>
      <w:r w:rsidRPr="00183309">
        <w:tab/>
        <w:t xml:space="preserve">Sklar, P., et al., </w:t>
      </w:r>
      <w:r w:rsidRPr="00183309">
        <w:rPr>
          <w:i/>
        </w:rPr>
        <w:t>Large-scale genome-wide association analysis of bipolar disorder identifies a new susceptibility locus near ODZ4.</w:t>
      </w:r>
      <w:r w:rsidRPr="00183309">
        <w:t xml:space="preserve"> Nature genetics, 2011. </w:t>
      </w:r>
      <w:r w:rsidRPr="00183309">
        <w:rPr>
          <w:b/>
        </w:rPr>
        <w:t>43</w:t>
      </w:r>
      <w:r w:rsidRPr="00183309">
        <w:t>(10): p. 977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10.</w:t>
      </w:r>
      <w:r w:rsidRPr="00183309">
        <w:tab/>
        <w:t xml:space="preserve">Sklar, P., et al., </w:t>
      </w:r>
      <w:r w:rsidRPr="00183309">
        <w:rPr>
          <w:i/>
        </w:rPr>
        <w:t>Whole-genome association study of bipolar disorder.</w:t>
      </w:r>
      <w:r w:rsidRPr="00183309">
        <w:t xml:space="preserve"> Mol Psychiatry, 2008. </w:t>
      </w:r>
      <w:r w:rsidRPr="00183309">
        <w:rPr>
          <w:b/>
        </w:rPr>
        <w:t>13</w:t>
      </w:r>
      <w:r w:rsidRPr="00183309">
        <w:t>(6): p. 558-69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11.</w:t>
      </w:r>
      <w:r w:rsidRPr="00183309">
        <w:tab/>
        <w:t xml:space="preserve">Lee, M.T.M., et al., </w:t>
      </w:r>
      <w:r w:rsidRPr="00183309">
        <w:rPr>
          <w:i/>
        </w:rPr>
        <w:t>Genome-wide association study of bipolar I disorder in the Han Chinese population.</w:t>
      </w:r>
      <w:r w:rsidRPr="00183309">
        <w:t xml:space="preserve"> Molecular psychiatry, 2011. </w:t>
      </w:r>
      <w:r w:rsidRPr="00183309">
        <w:rPr>
          <w:b/>
        </w:rPr>
        <w:t>16</w:t>
      </w:r>
      <w:r w:rsidRPr="00183309">
        <w:t>(5): p. 548-556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12.</w:t>
      </w:r>
      <w:r w:rsidRPr="00183309">
        <w:tab/>
        <w:t xml:space="preserve">Nurnberger, J.I., et al., </w:t>
      </w:r>
      <w:r w:rsidRPr="00183309">
        <w:rPr>
          <w:i/>
        </w:rPr>
        <w:t>Identification of pathways for bipolar disorder: a meta-analysis.</w:t>
      </w:r>
      <w:r w:rsidRPr="00183309">
        <w:t xml:space="preserve"> JAMA psychiatry, 2014. </w:t>
      </w:r>
      <w:r w:rsidRPr="00183309">
        <w:rPr>
          <w:b/>
        </w:rPr>
        <w:t>71</w:t>
      </w:r>
      <w:r w:rsidRPr="00183309">
        <w:t>(6): p. 657-664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13.</w:t>
      </w:r>
      <w:r w:rsidRPr="00183309">
        <w:tab/>
        <w:t xml:space="preserve">Ament, S.A., et al., </w:t>
      </w:r>
      <w:r w:rsidRPr="00183309">
        <w:rPr>
          <w:i/>
        </w:rPr>
        <w:t>Rare variants in neuronal excitability genes influence risk for bipolar disorder.</w:t>
      </w:r>
      <w:r w:rsidRPr="00183309">
        <w:t xml:space="preserve"> Proceedings of the National Academy of Sciences, 2015. </w:t>
      </w:r>
      <w:r w:rsidRPr="00183309">
        <w:rPr>
          <w:b/>
        </w:rPr>
        <w:t>112</w:t>
      </w:r>
      <w:r w:rsidRPr="00183309">
        <w:t>(11): p. 3576-3581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14.</w:t>
      </w:r>
      <w:r w:rsidRPr="00183309">
        <w:tab/>
        <w:t xml:space="preserve">Nyegaard, M., et al., </w:t>
      </w:r>
      <w:r w:rsidRPr="00183309">
        <w:rPr>
          <w:i/>
        </w:rPr>
        <w:t>CACNA1C (rs1006737) is associated with schizophrenia.</w:t>
      </w:r>
      <w:r w:rsidRPr="00183309">
        <w:t xml:space="preserve"> Mol Psychiatry, 2010. </w:t>
      </w:r>
      <w:r w:rsidRPr="00183309">
        <w:rPr>
          <w:b/>
        </w:rPr>
        <w:t>15</w:t>
      </w:r>
      <w:r w:rsidRPr="00183309">
        <w:t>(2): p. 119-21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15.</w:t>
      </w:r>
      <w:r w:rsidRPr="00183309">
        <w:tab/>
        <w:t xml:space="preserve">Cross-Disorder Group of the Psychiatric Genomics Consortium, et al., </w:t>
      </w:r>
      <w:r w:rsidRPr="00183309">
        <w:rPr>
          <w:i/>
        </w:rPr>
        <w:t>Genetic relationship between five psychiatric disorders estimated from genome-wide SNPs.</w:t>
      </w:r>
      <w:r w:rsidRPr="00183309">
        <w:t xml:space="preserve"> Nat Genet, 2013. </w:t>
      </w:r>
      <w:r w:rsidRPr="00183309">
        <w:rPr>
          <w:b/>
        </w:rPr>
        <w:t>45</w:t>
      </w:r>
      <w:r w:rsidRPr="00183309">
        <w:t>(9): p. 984-94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16.</w:t>
      </w:r>
      <w:r w:rsidRPr="00183309">
        <w:tab/>
        <w:t xml:space="preserve">Ripke, S., et al., </w:t>
      </w:r>
      <w:r w:rsidRPr="00183309">
        <w:rPr>
          <w:i/>
        </w:rPr>
        <w:t>Genome-wide association analysis identifies 13 new risk loci for schizophrenia.</w:t>
      </w:r>
      <w:r w:rsidRPr="00183309">
        <w:t xml:space="preserve"> Nature genetics, 2013. </w:t>
      </w:r>
      <w:r w:rsidRPr="00183309">
        <w:rPr>
          <w:b/>
        </w:rPr>
        <w:t>45</w:t>
      </w:r>
      <w:r w:rsidRPr="00183309">
        <w:t>(10): p. 1150-1159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17.</w:t>
      </w:r>
      <w:r w:rsidRPr="00183309">
        <w:tab/>
        <w:t xml:space="preserve">Green, E.K., et al., </w:t>
      </w:r>
      <w:r w:rsidRPr="00183309">
        <w:rPr>
          <w:i/>
        </w:rPr>
        <w:t>Replication of bipolar disorder susceptibility alleles and identification of two novel genome-wide significant associations in a new bipolar disorder case–control sample.</w:t>
      </w:r>
      <w:r w:rsidRPr="00183309">
        <w:t xml:space="preserve"> Molecular psychiatry, 2013. </w:t>
      </w:r>
      <w:r w:rsidRPr="00183309">
        <w:rPr>
          <w:b/>
        </w:rPr>
        <w:t>18</w:t>
      </w:r>
      <w:r w:rsidRPr="00183309">
        <w:t>(12): p. 1302-1307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18.</w:t>
      </w:r>
      <w:r w:rsidRPr="00183309">
        <w:tab/>
        <w:t xml:space="preserve">Green, E.K., et al., </w:t>
      </w:r>
      <w:r w:rsidRPr="00183309">
        <w:rPr>
          <w:i/>
        </w:rPr>
        <w:t>The bipolar disorder risk allele at CACNA1C also confers risk of recurrent major depression and of schizophrenia.</w:t>
      </w:r>
      <w:r w:rsidRPr="00183309">
        <w:t xml:space="preserve"> Mol Psychiatry, 2010. </w:t>
      </w:r>
      <w:r w:rsidRPr="00183309">
        <w:rPr>
          <w:b/>
        </w:rPr>
        <w:t>15</w:t>
      </w:r>
      <w:r w:rsidRPr="00183309">
        <w:t>(10): p. 1016-22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lastRenderedPageBreak/>
        <w:t>19.</w:t>
      </w:r>
      <w:r w:rsidRPr="00183309">
        <w:tab/>
        <w:t xml:space="preserve">Casamassima, F., et al., </w:t>
      </w:r>
      <w:r w:rsidRPr="00183309">
        <w:rPr>
          <w:i/>
        </w:rPr>
        <w:t>Phenotypic effects of a bipolar liability gene among individuals with major depressive disorder.</w:t>
      </w:r>
      <w:r w:rsidRPr="00183309">
        <w:t xml:space="preserve"> American Journal of Medical Genetics Part B: Neuropsychiatric Genetics, 2010. </w:t>
      </w:r>
      <w:r w:rsidRPr="00183309">
        <w:rPr>
          <w:b/>
        </w:rPr>
        <w:t>153</w:t>
      </w:r>
      <w:r w:rsidRPr="00183309">
        <w:t>(1): p. 303-309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20.</w:t>
      </w:r>
      <w:r w:rsidRPr="00183309">
        <w:tab/>
        <w:t xml:space="preserve">The Wellcome Trust Case Control Consortium, </w:t>
      </w:r>
      <w:r w:rsidRPr="00183309">
        <w:rPr>
          <w:i/>
        </w:rPr>
        <w:t>Genome-wide association study of 14,000 cases of seven common diseases and 3,000 shared controls.</w:t>
      </w:r>
      <w:r w:rsidRPr="00183309">
        <w:t xml:space="preserve"> Nature, 2007. </w:t>
      </w:r>
      <w:r w:rsidRPr="00183309">
        <w:rPr>
          <w:b/>
        </w:rPr>
        <w:t>447</w:t>
      </w:r>
      <w:r w:rsidRPr="00183309">
        <w:t>(7145): p. 661-678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21.</w:t>
      </w:r>
      <w:r w:rsidRPr="00183309">
        <w:tab/>
        <w:t xml:space="preserve">Seisenberger, C., et al., </w:t>
      </w:r>
      <w:r w:rsidRPr="00183309">
        <w:rPr>
          <w:i/>
        </w:rPr>
        <w:t>Functional Embryonic Cardiomyocytes after Disruption of the L-type α1C (Ca v 1.2) Calcium Channel Gene in the Mouse.</w:t>
      </w:r>
      <w:r w:rsidRPr="00183309">
        <w:t xml:space="preserve"> Journal of Biological Chemistry, 2000. </w:t>
      </w:r>
      <w:r w:rsidRPr="00183309">
        <w:rPr>
          <w:b/>
        </w:rPr>
        <w:t>275</w:t>
      </w:r>
      <w:r w:rsidRPr="00183309">
        <w:t>(50): p. 39193-39199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22.</w:t>
      </w:r>
      <w:r w:rsidRPr="00183309">
        <w:tab/>
        <w:t xml:space="preserve">Zamponi, G.W., </w:t>
      </w:r>
      <w:r w:rsidRPr="00183309">
        <w:rPr>
          <w:i/>
        </w:rPr>
        <w:t>Targeting voltage-gated calcium channels in neurological and psychiatric diseases.</w:t>
      </w:r>
      <w:r w:rsidRPr="00183309">
        <w:t xml:space="preserve"> Nat Rev Drug Discov, 2016. </w:t>
      </w:r>
      <w:r w:rsidRPr="00183309">
        <w:rPr>
          <w:b/>
        </w:rPr>
        <w:t>15</w:t>
      </w:r>
      <w:r w:rsidRPr="00183309">
        <w:t>(1): p. 19-34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23.</w:t>
      </w:r>
      <w:r w:rsidRPr="00183309">
        <w:tab/>
        <w:t xml:space="preserve">Sinnegger-Brauns, M.J., et al., </w:t>
      </w:r>
      <w:r w:rsidRPr="00183309">
        <w:rPr>
          <w:i/>
        </w:rPr>
        <w:t>Expression and 1,4-Dihydropyridine-Binding Properties of Brain L-Type Calcium Channel Isoforms.</w:t>
      </w:r>
      <w:r w:rsidRPr="00183309">
        <w:t xml:space="preserve"> Molecular Pharmacology, 2009. </w:t>
      </w:r>
      <w:r w:rsidRPr="00183309">
        <w:rPr>
          <w:b/>
        </w:rPr>
        <w:t>75</w:t>
      </w:r>
      <w:r w:rsidRPr="00183309">
        <w:t>(2): p. 407-414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24.</w:t>
      </w:r>
      <w:r w:rsidRPr="00183309">
        <w:tab/>
        <w:t xml:space="preserve">Gerald J. Obermair, Z.S., Emmanuel Bourinet, Bernhard E. Flucher, </w:t>
      </w:r>
      <w:r w:rsidRPr="00183309">
        <w:rPr>
          <w:i/>
        </w:rPr>
        <w:t>Differential targeting of the L-type Ca2+ channel a1c (Cav1.2) to synaptic and extrasynaptic compartments in hippocampal neurons.</w:t>
      </w:r>
      <w:r w:rsidRPr="00183309">
        <w:t xml:space="preserve"> European Journal of Neuroscience, 2004. </w:t>
      </w:r>
      <w:r w:rsidRPr="00183309">
        <w:rPr>
          <w:b/>
        </w:rPr>
        <w:t>19</w:t>
      </w:r>
      <w:r w:rsidRPr="00183309">
        <w:t>: p. 2109-2122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25.</w:t>
      </w:r>
      <w:r w:rsidRPr="00183309">
        <w:tab/>
        <w:t xml:space="preserve">Moosmang, S., et al., </w:t>
      </w:r>
      <w:r w:rsidRPr="00183309">
        <w:rPr>
          <w:i/>
        </w:rPr>
        <w:t>Role of hippocampal Cav1.2 Ca2+ channels in NMDA receptor-independent synaptic plasticity and spatial memory.</w:t>
      </w:r>
      <w:r w:rsidRPr="00183309">
        <w:t xml:space="preserve"> J Neurosci, 2005. </w:t>
      </w:r>
      <w:r w:rsidRPr="00183309">
        <w:rPr>
          <w:b/>
        </w:rPr>
        <w:t>25</w:t>
      </w:r>
      <w:r w:rsidRPr="00183309">
        <w:t>(43): p. 9883-92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26.</w:t>
      </w:r>
      <w:r w:rsidRPr="00183309">
        <w:tab/>
        <w:t xml:space="preserve">Bading, H., D. Ginty, and M. Greenberg, </w:t>
      </w:r>
      <w:r w:rsidRPr="00183309">
        <w:rPr>
          <w:i/>
        </w:rPr>
        <w:t>Regulation of gene expression in hippocampal neurons by distinct calcium signaling pathways.</w:t>
      </w:r>
      <w:r w:rsidRPr="00183309">
        <w:t xml:space="preserve"> Science, 1993. </w:t>
      </w:r>
      <w:r w:rsidRPr="00183309">
        <w:rPr>
          <w:b/>
        </w:rPr>
        <w:t>260</w:t>
      </w:r>
      <w:r w:rsidRPr="00183309">
        <w:t>(5105): p. 181-186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27.</w:t>
      </w:r>
      <w:r w:rsidRPr="00183309">
        <w:tab/>
        <w:t>Anirvan Ghosh, J.C., Michael E. Greenberg,</w:t>
      </w:r>
      <w:r w:rsidRPr="00183309">
        <w:rPr>
          <w:i/>
        </w:rPr>
        <w:t xml:space="preserve"> Requirement for BDNF in Activity-Dependent Survival of Cortical Neurons.</w:t>
      </w:r>
      <w:r w:rsidRPr="00183309">
        <w:t xml:space="preserve"> Science, 1994. </w:t>
      </w:r>
      <w:r w:rsidRPr="00183309">
        <w:rPr>
          <w:b/>
        </w:rPr>
        <w:t>263</w:t>
      </w:r>
      <w:r w:rsidRPr="00183309">
        <w:t>: p. 1618-1623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28.</w:t>
      </w:r>
      <w:r w:rsidRPr="00183309">
        <w:tab/>
        <w:t xml:space="preserve">Deisseroth, K., et al., </w:t>
      </w:r>
      <w:r w:rsidRPr="00183309">
        <w:rPr>
          <w:i/>
        </w:rPr>
        <w:t>Signaling from synapse to nucleus: the logic behind the mechanisms.</w:t>
      </w:r>
      <w:r w:rsidRPr="00183309">
        <w:t xml:space="preserve"> Current Opinion in Neurobiology, 2003. </w:t>
      </w:r>
      <w:r w:rsidRPr="00183309">
        <w:rPr>
          <w:b/>
        </w:rPr>
        <w:t>13</w:t>
      </w:r>
      <w:r w:rsidRPr="00183309">
        <w:t>(3): p. 354-365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29.</w:t>
      </w:r>
      <w:r w:rsidRPr="00183309">
        <w:tab/>
        <w:t xml:space="preserve">Zakharenko, S.S., et al., </w:t>
      </w:r>
      <w:r w:rsidRPr="00183309">
        <w:rPr>
          <w:i/>
        </w:rPr>
        <w:t>Presynaptic BDNF Required for a Presynaptic but Not Postsynaptic Component of LTP at Hippocampal CA1-CA3 Synapses.</w:t>
      </w:r>
      <w:r w:rsidRPr="00183309">
        <w:t xml:space="preserve"> Neuron, 2003. </w:t>
      </w:r>
      <w:r w:rsidRPr="00183309">
        <w:rPr>
          <w:b/>
        </w:rPr>
        <w:t>39</w:t>
      </w:r>
      <w:r w:rsidRPr="00183309">
        <w:t>(6): p. 975-990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30.</w:t>
      </w:r>
      <w:r w:rsidRPr="00183309">
        <w:tab/>
        <w:t xml:space="preserve">Zhang, Q., et al., </w:t>
      </w:r>
      <w:r w:rsidRPr="00183309">
        <w:rPr>
          <w:i/>
        </w:rPr>
        <w:t>The Effects of CACNA1C Gene Polymorphism on Spatial Working Memory in Both Healthy Controls and Patients with Schizophrenia or Bipolar Disorder.</w:t>
      </w:r>
      <w:r w:rsidRPr="00183309">
        <w:t xml:space="preserve"> Neuropsychopharmacology, 2012. </w:t>
      </w:r>
      <w:r w:rsidRPr="00183309">
        <w:rPr>
          <w:b/>
        </w:rPr>
        <w:t>37</w:t>
      </w:r>
      <w:r w:rsidRPr="00183309">
        <w:t>(3): p. 677-684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31.</w:t>
      </w:r>
      <w:r w:rsidRPr="00183309">
        <w:tab/>
        <w:t xml:space="preserve">Dodd, S., et al., </w:t>
      </w:r>
      <w:r w:rsidRPr="00183309">
        <w:rPr>
          <w:i/>
        </w:rPr>
        <w:t>Putative neuroprotective agents in neuropsychiatric disorders.</w:t>
      </w:r>
      <w:r w:rsidRPr="00183309">
        <w:t xml:space="preserve"> Progress in Neuro-Psychopharmacology and Biological Psychiatry, 2013. </w:t>
      </w:r>
      <w:r w:rsidRPr="00183309">
        <w:rPr>
          <w:b/>
        </w:rPr>
        <w:t>42</w:t>
      </w:r>
      <w:r w:rsidRPr="00183309">
        <w:t>: p. 135-145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32.</w:t>
      </w:r>
      <w:r w:rsidRPr="00183309">
        <w:tab/>
        <w:t xml:space="preserve">Fink, S.L. and B.T. Cookson, </w:t>
      </w:r>
      <w:r w:rsidRPr="00183309">
        <w:rPr>
          <w:i/>
        </w:rPr>
        <w:t>Apoptosis, pyroptosis, and necrosis: mechanistic description of dead and dying eukaryotic cells.</w:t>
      </w:r>
      <w:r w:rsidRPr="00183309">
        <w:t xml:space="preserve"> Infect Immun, 2005. </w:t>
      </w:r>
      <w:r w:rsidRPr="00183309">
        <w:rPr>
          <w:b/>
        </w:rPr>
        <w:t>73</w:t>
      </w:r>
      <w:r w:rsidRPr="00183309">
        <w:t>(4): p. 1907-16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33.</w:t>
      </w:r>
      <w:r w:rsidRPr="00183309">
        <w:tab/>
        <w:t xml:space="preserve">Das, A.M. and D.A. Harris, </w:t>
      </w:r>
      <w:r w:rsidRPr="00183309">
        <w:rPr>
          <w:i/>
        </w:rPr>
        <w:t>Control of mitochondrial ATP synthase in heart cells: inactive to active transitions caused by beating or positive inotropic agents.</w:t>
      </w:r>
      <w:r w:rsidRPr="00183309">
        <w:t xml:space="preserve"> Cardiovascular Research, 1990. </w:t>
      </w:r>
      <w:r w:rsidRPr="00183309">
        <w:rPr>
          <w:b/>
        </w:rPr>
        <w:t>24</w:t>
      </w:r>
      <w:r w:rsidRPr="00183309">
        <w:t>(5): p. 411-417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34.</w:t>
      </w:r>
      <w:r w:rsidRPr="00183309">
        <w:tab/>
        <w:t xml:space="preserve">Hajnoczky, G., et al., </w:t>
      </w:r>
      <w:r w:rsidRPr="00183309">
        <w:rPr>
          <w:i/>
        </w:rPr>
        <w:t>Mitochondrial calcium signalling and cell death: approaches for assessing the role of mitochondrial Ca2+ uptake in apoptosis.</w:t>
      </w:r>
      <w:r w:rsidRPr="00183309">
        <w:t xml:space="preserve"> Cell Calcium, 2006. </w:t>
      </w:r>
      <w:r w:rsidRPr="00183309">
        <w:rPr>
          <w:b/>
        </w:rPr>
        <w:t>40</w:t>
      </w:r>
      <w:r w:rsidRPr="00183309">
        <w:t>(5-6): p. 553-60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35.</w:t>
      </w:r>
      <w:r w:rsidRPr="00183309">
        <w:tab/>
        <w:t xml:space="preserve">Brookes, P.S., et al., </w:t>
      </w:r>
      <w:r w:rsidRPr="00183309">
        <w:rPr>
          <w:i/>
        </w:rPr>
        <w:t>Calcium, ATP, and ROS: a mitochondrial love-hate triangle.</w:t>
      </w:r>
      <w:r w:rsidRPr="00183309">
        <w:t xml:space="preserve"> American Journal of Physiology - Cell Physiology, 2004. </w:t>
      </w:r>
      <w:r w:rsidRPr="00183309">
        <w:rPr>
          <w:b/>
        </w:rPr>
        <w:t>287</w:t>
      </w:r>
      <w:r w:rsidRPr="00183309">
        <w:t>(4): p. C817-C833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lastRenderedPageBreak/>
        <w:t>36.</w:t>
      </w:r>
      <w:r w:rsidRPr="00183309">
        <w:tab/>
        <w:t xml:space="preserve">Wang, W., G. Karamanlidis, and R. Tian, </w:t>
      </w:r>
      <w:r w:rsidRPr="00183309">
        <w:rPr>
          <w:i/>
        </w:rPr>
        <w:t>Novel targets for mitochondrial medicine.</w:t>
      </w:r>
      <w:r w:rsidRPr="00183309">
        <w:t xml:space="preserve"> Science Translational Medicine, 2016. </w:t>
      </w:r>
      <w:r w:rsidRPr="00183309">
        <w:rPr>
          <w:b/>
        </w:rPr>
        <w:t>8</w:t>
      </w:r>
      <w:r w:rsidRPr="00183309">
        <w:t>(326): p. 326rv3-326rv3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37.</w:t>
      </w:r>
      <w:r w:rsidRPr="00183309">
        <w:tab/>
        <w:t xml:space="preserve">Liu, X., et al., </w:t>
      </w:r>
      <w:r w:rsidRPr="00183309">
        <w:rPr>
          <w:i/>
        </w:rPr>
        <w:t>Induction of apoptotic program in cell-free extracts: Requirement for dATP and cytochrome c.</w:t>
      </w:r>
      <w:r w:rsidRPr="00183309">
        <w:t xml:space="preserve"> Cell, 1996. </w:t>
      </w:r>
      <w:r w:rsidRPr="00183309">
        <w:rPr>
          <w:b/>
        </w:rPr>
        <w:t>86</w:t>
      </w:r>
      <w:r w:rsidRPr="00183309">
        <w:t>(1): p. 147-157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38.</w:t>
      </w:r>
      <w:r w:rsidRPr="00183309">
        <w:tab/>
        <w:t xml:space="preserve">Yang, J., et al., </w:t>
      </w:r>
      <w:r w:rsidRPr="00183309">
        <w:rPr>
          <w:i/>
        </w:rPr>
        <w:t>Prevention of apoptosis by Bcl-2: Release of cytochrome c from mitochondria blocked.</w:t>
      </w:r>
      <w:r w:rsidRPr="00183309">
        <w:t xml:space="preserve"> Science, 1997. </w:t>
      </w:r>
      <w:r w:rsidRPr="00183309">
        <w:rPr>
          <w:b/>
        </w:rPr>
        <w:t>275</w:t>
      </w:r>
      <w:r w:rsidRPr="00183309">
        <w:t>(5303): p. 1129-1132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39.</w:t>
      </w:r>
      <w:r w:rsidRPr="00183309">
        <w:tab/>
        <w:t xml:space="preserve">Nicholls, D.G., </w:t>
      </w:r>
      <w:r w:rsidRPr="00183309">
        <w:rPr>
          <w:i/>
        </w:rPr>
        <w:t>Mitochondrial calcium function and dysfunction in the central nervous system.</w:t>
      </w:r>
      <w:r w:rsidRPr="00183309">
        <w:t xml:space="preserve"> Biochimica et biophysica acta, 2009. </w:t>
      </w:r>
      <w:r w:rsidRPr="00183309">
        <w:rPr>
          <w:b/>
        </w:rPr>
        <w:t>1787</w:t>
      </w:r>
      <w:r w:rsidRPr="00183309">
        <w:t>(11): p. 1416-1424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40.</w:t>
      </w:r>
      <w:r w:rsidRPr="00183309">
        <w:tab/>
        <w:t xml:space="preserve">Viola, H.M. and L.C. Hool, </w:t>
      </w:r>
      <w:r w:rsidRPr="00183309">
        <w:rPr>
          <w:i/>
        </w:rPr>
        <w:t>Cross-talk between L-type Ca2+ channels and mitochondria.</w:t>
      </w:r>
      <w:r w:rsidRPr="00183309">
        <w:t xml:space="preserve"> Clinical and Experimental Pharmacology and Physiology, 2010. </w:t>
      </w:r>
      <w:r w:rsidRPr="00183309">
        <w:rPr>
          <w:b/>
        </w:rPr>
        <w:t>37</w:t>
      </w:r>
      <w:r w:rsidRPr="00183309">
        <w:t>(2): p. 229-235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41.</w:t>
      </w:r>
      <w:r w:rsidRPr="00183309">
        <w:tab/>
        <w:t xml:space="preserve">Fattal, O., et al., </w:t>
      </w:r>
      <w:r w:rsidRPr="00183309">
        <w:rPr>
          <w:i/>
        </w:rPr>
        <w:t>Review of the Literature on Major Mental Disorders in Adult Patients With Mitochondrial Diseases.</w:t>
      </w:r>
      <w:r w:rsidRPr="00183309">
        <w:t xml:space="preserve"> Psychosomatics, 2006. </w:t>
      </w:r>
      <w:r w:rsidRPr="00183309">
        <w:rPr>
          <w:b/>
        </w:rPr>
        <w:t>47</w:t>
      </w:r>
      <w:r w:rsidRPr="00183309">
        <w:t>(1): p. 1-7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42.</w:t>
      </w:r>
      <w:r w:rsidRPr="00183309">
        <w:tab/>
        <w:t xml:space="preserve">Viola, H.M., P.G. Arthur, and L.C. Hool, </w:t>
      </w:r>
      <w:r w:rsidRPr="00183309">
        <w:rPr>
          <w:i/>
        </w:rPr>
        <w:t>Evidence for regulation of mitochondrial function by the L-type Ca2+ channel in ventricular myocytes.</w:t>
      </w:r>
      <w:r w:rsidRPr="00183309">
        <w:t xml:space="preserve"> Journal of Molecular and Cellular Cardiology, 2009. </w:t>
      </w:r>
      <w:r w:rsidRPr="00183309">
        <w:rPr>
          <w:b/>
        </w:rPr>
        <w:t>46</w:t>
      </w:r>
      <w:r w:rsidRPr="00183309">
        <w:t>(6): p. 1016-1026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43.</w:t>
      </w:r>
      <w:r w:rsidRPr="00183309">
        <w:tab/>
        <w:t xml:space="preserve">Tanaka, T., et al., </w:t>
      </w:r>
      <w:r w:rsidRPr="00183309">
        <w:rPr>
          <w:i/>
        </w:rPr>
        <w:t>Blockade of Calcium Influx through L-Type Calcium Channels Attenuates Mitochondrial Injury and Apoptosis in Hypoxic Renal Tubular Cells.</w:t>
      </w:r>
      <w:r w:rsidRPr="00183309">
        <w:t xml:space="preserve"> Journal of the American Society of Nephrology, 2004. </w:t>
      </w:r>
      <w:r w:rsidRPr="00183309">
        <w:rPr>
          <w:b/>
        </w:rPr>
        <w:t>15</w:t>
      </w:r>
      <w:r w:rsidRPr="00183309">
        <w:t>(9): p. 2320-2333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44.</w:t>
      </w:r>
      <w:r w:rsidRPr="00183309">
        <w:tab/>
        <w:t xml:space="preserve">Singh, A., et al., </w:t>
      </w:r>
      <w:r w:rsidRPr="00183309">
        <w:rPr>
          <w:i/>
        </w:rPr>
        <w:t>Nimodipine, an L-type calcium channel blocker attenuates mitochondrial dysfunctions to protect against 1-methyl-4-phenyl-1,2,3,6-tetrahydropyridine-induced Parkinsonism in mice.</w:t>
      </w:r>
      <w:r w:rsidRPr="00183309">
        <w:t xml:space="preserve"> Neurochemistry International, 2016. </w:t>
      </w:r>
      <w:r w:rsidRPr="00183309">
        <w:rPr>
          <w:b/>
        </w:rPr>
        <w:t>99</w:t>
      </w:r>
      <w:r w:rsidRPr="00183309">
        <w:t>: p. 221-232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45.</w:t>
      </w:r>
      <w:r w:rsidRPr="00183309">
        <w:tab/>
        <w:t xml:space="preserve">Sun, M., et al., </w:t>
      </w:r>
      <w:r w:rsidRPr="00183309">
        <w:rPr>
          <w:i/>
        </w:rPr>
        <w:t>CNTF-ACM promotes mitochondrial respiration and oxidative stress in cortical neurons through upregulating L-type calcium channel activity.</w:t>
      </w:r>
      <w:r w:rsidRPr="00183309">
        <w:t xml:space="preserve"> Molecular and Cellular Biochemistry, 2016. </w:t>
      </w:r>
      <w:r w:rsidRPr="00183309">
        <w:rPr>
          <w:b/>
        </w:rPr>
        <w:t>420</w:t>
      </w:r>
      <w:r w:rsidRPr="00183309">
        <w:t>(1): p. 195-206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46.</w:t>
      </w:r>
      <w:r w:rsidRPr="00183309">
        <w:tab/>
        <w:t xml:space="preserve">Saberzadeh, J., M. Omrani, and M.A. Takhshid, </w:t>
      </w:r>
      <w:r w:rsidRPr="00183309">
        <w:rPr>
          <w:i/>
        </w:rPr>
        <w:t>Protective effects of nimodipine and lithium against aluminum-induced cell death and oxidative stress in PC12 cells.</w:t>
      </w:r>
      <w:r w:rsidRPr="00183309">
        <w:t xml:space="preserve"> Iran J Basic Med Sci, 2016. </w:t>
      </w:r>
      <w:r w:rsidRPr="00183309">
        <w:rPr>
          <w:b/>
        </w:rPr>
        <w:t>19</w:t>
      </w:r>
      <w:r w:rsidRPr="00183309">
        <w:t>(2008-3866 (Print)): p. 1251-1257.</w:t>
      </w:r>
    </w:p>
    <w:p w:rsidR="00183309" w:rsidRPr="00183309" w:rsidRDefault="00183309" w:rsidP="00183309">
      <w:pPr>
        <w:pStyle w:val="EndNoteBibliography"/>
        <w:spacing w:after="0"/>
        <w:ind w:left="720" w:hanging="720"/>
      </w:pPr>
      <w:r w:rsidRPr="00183309">
        <w:t>47.</w:t>
      </w:r>
      <w:r w:rsidRPr="00183309">
        <w:tab/>
        <w:t xml:space="preserve">Rezin, G.T., et al., </w:t>
      </w:r>
      <w:r w:rsidRPr="00183309">
        <w:rPr>
          <w:i/>
        </w:rPr>
        <w:t>Mitochondrial Dysfunction and Psychiatric Disorders.</w:t>
      </w:r>
      <w:r w:rsidRPr="00183309">
        <w:t xml:space="preserve"> Neurochemical Research, 2008. </w:t>
      </w:r>
      <w:r w:rsidRPr="00183309">
        <w:rPr>
          <w:b/>
        </w:rPr>
        <w:t>34</w:t>
      </w:r>
      <w:r w:rsidRPr="00183309">
        <w:t>(6): p. 1021-1029.</w:t>
      </w:r>
    </w:p>
    <w:p w:rsidR="00183309" w:rsidRPr="00183309" w:rsidRDefault="00183309" w:rsidP="00183309">
      <w:pPr>
        <w:pStyle w:val="EndNoteBibliography"/>
        <w:ind w:left="720" w:hanging="720"/>
      </w:pPr>
      <w:r w:rsidRPr="00183309">
        <w:t>48.</w:t>
      </w:r>
      <w:r w:rsidRPr="00183309">
        <w:tab/>
        <w:t xml:space="preserve">Kato, T. and N. Kato, </w:t>
      </w:r>
      <w:r w:rsidRPr="00183309">
        <w:rPr>
          <w:i/>
        </w:rPr>
        <w:t>Mitochondrial dysfunction in bipolar disorder.</w:t>
      </w:r>
      <w:r w:rsidRPr="00183309">
        <w:t xml:space="preserve"> Bipolar Disorders, 2000. </w:t>
      </w:r>
      <w:r w:rsidRPr="00183309">
        <w:rPr>
          <w:b/>
        </w:rPr>
        <w:t>2</w:t>
      </w:r>
      <w:r w:rsidRPr="00183309">
        <w:t>(3): p. 180-190.</w:t>
      </w:r>
    </w:p>
    <w:p w:rsidR="009A0DAD" w:rsidRDefault="00183309" w:rsidP="00BB5456">
      <w:pPr>
        <w:pStyle w:val="NoSpacing"/>
      </w:pPr>
      <w:r>
        <w:fldChar w:fldCharType="end"/>
      </w:r>
    </w:p>
    <w:sectPr w:rsidR="009A0DAD">
      <w:head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87135" w:rsidRDefault="00C87135" w:rsidP="00183309">
      <w:pPr>
        <w:spacing w:after="0" w:line="240" w:lineRule="auto"/>
      </w:pPr>
      <w:r>
        <w:separator/>
      </w:r>
    </w:p>
  </w:endnote>
  <w:endnote w:type="continuationSeparator" w:id="0">
    <w:p w:rsidR="00C87135" w:rsidRDefault="00C87135" w:rsidP="0018330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87135" w:rsidRDefault="00C87135" w:rsidP="00183309">
      <w:pPr>
        <w:spacing w:after="0" w:line="240" w:lineRule="auto"/>
      </w:pPr>
      <w:r>
        <w:separator/>
      </w:r>
    </w:p>
  </w:footnote>
  <w:footnote w:type="continuationSeparator" w:id="0">
    <w:p w:rsidR="00C87135" w:rsidRDefault="00C87135" w:rsidP="0018330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83309" w:rsidRDefault="00183309">
    <w:pPr>
      <w:pStyle w:val="Header"/>
    </w:pPr>
    <w:r>
      <w:t>MNoterman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7B504A3"/>
    <w:multiLevelType w:val="multilevel"/>
    <w:tmpl w:val="FEB4CCCA"/>
    <w:lvl w:ilvl="0">
      <w:start w:val="1"/>
      <w:numFmt w:val="decimal"/>
      <w:pStyle w:val="Heading1"/>
      <w:suff w:val="space"/>
      <w:lvlText w:val="Chapter %1"/>
      <w:lvlJc w:val="left"/>
      <w:pPr>
        <w:ind w:left="990" w:firstLine="0"/>
      </w:pPr>
    </w:lvl>
    <w:lvl w:ilvl="1">
      <w:start w:val="1"/>
      <w:numFmt w:val="none"/>
      <w:pStyle w:val="EndNoteBibliography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pStyle w:val="Heading6"/>
      <w:suff w:val="nothing"/>
      <w:lvlText w:val=""/>
      <w:lvlJc w:val="left"/>
      <w:pPr>
        <w:ind w:left="0" w:firstLine="0"/>
      </w:pPr>
    </w:lvl>
    <w:lvl w:ilvl="6">
      <w:start w:val="1"/>
      <w:numFmt w:val="none"/>
      <w:pStyle w:val="Heading7"/>
      <w:suff w:val="nothing"/>
      <w:lvlText w:val=""/>
      <w:lvlJc w:val="left"/>
      <w:pPr>
        <w:ind w:left="0" w:firstLine="0"/>
      </w:pPr>
    </w:lvl>
    <w:lvl w:ilvl="7">
      <w:start w:val="1"/>
      <w:numFmt w:val="none"/>
      <w:pStyle w:val="Heading8"/>
      <w:suff w:val="nothing"/>
      <w:lvlText w:val=""/>
      <w:lvlJc w:val="left"/>
      <w:pPr>
        <w:ind w:left="0" w:firstLine="0"/>
      </w:pPr>
    </w:lvl>
    <w:lvl w:ilvl="8">
      <w:start w:val="1"/>
      <w:numFmt w:val="none"/>
      <w:pStyle w:val="Heading9"/>
      <w:suff w:val="nothing"/>
      <w:lvlText w:val=""/>
      <w:lvlJc w:val="left"/>
      <w:pPr>
        <w:ind w:left="0" w:firstLine="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d5dax0sr0wf9qe9at9pztaa2ef2ddvspzw2&quot;&gt;My EndNote Library-i&lt;record-ids&gt;&lt;item&gt;9&lt;/item&gt;&lt;item&gt;10&lt;/item&gt;&lt;item&gt;11&lt;/item&gt;&lt;item&gt;12&lt;/item&gt;&lt;item&gt;13&lt;/item&gt;&lt;item&gt;15&lt;/item&gt;&lt;item&gt;36&lt;/item&gt;&lt;item&gt;42&lt;/item&gt;&lt;item&gt;52&lt;/item&gt;&lt;item&gt;61&lt;/item&gt;&lt;item&gt;62&lt;/item&gt;&lt;item&gt;67&lt;/item&gt;&lt;item&gt;68&lt;/item&gt;&lt;item&gt;69&lt;/item&gt;&lt;item&gt;71&lt;/item&gt;&lt;item&gt;74&lt;/item&gt;&lt;item&gt;75&lt;/item&gt;&lt;item&gt;78&lt;/item&gt;&lt;item&gt;102&lt;/item&gt;&lt;item&gt;108&lt;/item&gt;&lt;item&gt;111&lt;/item&gt;&lt;item&gt;112&lt;/item&gt;&lt;item&gt;114&lt;/item&gt;&lt;item&gt;116&lt;/item&gt;&lt;item&gt;118&lt;/item&gt;&lt;item&gt;119&lt;/item&gt;&lt;item&gt;125&lt;/item&gt;&lt;item&gt;126&lt;/item&gt;&lt;item&gt;127&lt;/item&gt;&lt;item&gt;131&lt;/item&gt;&lt;item&gt;132&lt;/item&gt;&lt;item&gt;137&lt;/item&gt;&lt;item&gt;138&lt;/item&gt;&lt;item&gt;139&lt;/item&gt;&lt;item&gt;140&lt;/item&gt;&lt;item&gt;141&lt;/item&gt;&lt;item&gt;142&lt;/item&gt;&lt;item&gt;143&lt;/item&gt;&lt;item&gt;146&lt;/item&gt;&lt;item&gt;148&lt;/item&gt;&lt;item&gt;149&lt;/item&gt;&lt;item&gt;152&lt;/item&gt;&lt;item&gt;202&lt;/item&gt;&lt;item&gt;204&lt;/item&gt;&lt;item&gt;269&lt;/item&gt;&lt;item&gt;270&lt;/item&gt;&lt;item&gt;349&lt;/item&gt;&lt;item&gt;359&lt;/item&gt;&lt;/record-ids&gt;&lt;/item&gt;&lt;/Libraries&gt;"/>
  </w:docVars>
  <w:rsids>
    <w:rsidRoot w:val="00BB5456"/>
    <w:rsid w:val="00183309"/>
    <w:rsid w:val="009A0DAD"/>
    <w:rsid w:val="00BB5456"/>
    <w:rsid w:val="00C871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A2EAF5"/>
  <w15:docId w15:val="{F02B904D-ED37-483E-A622-209ECA1208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Heading2"/>
    <w:next w:val="Normal"/>
    <w:link w:val="Heading1Char"/>
    <w:qFormat/>
    <w:rsid w:val="00BB5456"/>
    <w:pPr>
      <w:numPr>
        <w:ilvl w:val="0"/>
      </w:numPr>
      <w:spacing w:before="400"/>
      <w:ind w:left="0"/>
      <w:jc w:val="center"/>
      <w:outlineLvl w:val="0"/>
    </w:pPr>
    <w:rPr>
      <w:szCs w:val="40"/>
    </w:rPr>
  </w:style>
  <w:style w:type="paragraph" w:styleId="Heading2">
    <w:name w:val="heading 2"/>
    <w:basedOn w:val="Normal"/>
    <w:next w:val="Normal"/>
    <w:link w:val="Heading2Char"/>
    <w:qFormat/>
    <w:rsid w:val="00BB5456"/>
    <w:pPr>
      <w:keepNext/>
      <w:keepLines/>
      <w:numPr>
        <w:ilvl w:val="1"/>
        <w:numId w:val="1"/>
      </w:numPr>
      <w:spacing w:before="360" w:after="240"/>
      <w:contextualSpacing/>
      <w:outlineLvl w:val="1"/>
    </w:pPr>
    <w:rPr>
      <w:rFonts w:ascii="Times New Roman" w:eastAsia="Times New Roman" w:hAnsi="Times New Roman" w:cs="Arial"/>
      <w:b/>
      <w:color w:val="000000"/>
      <w:sz w:val="28"/>
      <w:szCs w:val="32"/>
    </w:rPr>
  </w:style>
  <w:style w:type="paragraph" w:styleId="Heading6">
    <w:name w:val="heading 6"/>
    <w:basedOn w:val="Normal"/>
    <w:next w:val="Normal"/>
    <w:link w:val="Heading6Char"/>
    <w:qFormat/>
    <w:rsid w:val="00BB5456"/>
    <w:pPr>
      <w:keepNext/>
      <w:keepLines/>
      <w:numPr>
        <w:ilvl w:val="5"/>
        <w:numId w:val="1"/>
      </w:numPr>
      <w:spacing w:before="240" w:after="80"/>
      <w:contextualSpacing/>
      <w:outlineLvl w:val="5"/>
    </w:pPr>
    <w:rPr>
      <w:rFonts w:ascii="Times New Roman" w:eastAsia="Arial" w:hAnsi="Times New Roman" w:cs="Arial"/>
      <w:i/>
      <w:color w:val="666666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BB5456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BB5456"/>
    <w:pPr>
      <w:keepNext/>
      <w:keepLines/>
      <w:numPr>
        <w:ilvl w:val="7"/>
        <w:numId w:val="1"/>
      </w:numPr>
      <w:spacing w:before="200" w:after="0"/>
      <w:jc w:val="center"/>
      <w:outlineLvl w:val="7"/>
    </w:pPr>
    <w:rPr>
      <w:rFonts w:ascii="Times New Roman" w:eastAsiaTheme="majorEastAsia" w:hAnsi="Times New Roman" w:cstheme="majorBidi"/>
      <w:b/>
      <w:color w:val="0D0D0D" w:themeColor="text1" w:themeTint="F2"/>
      <w:sz w:val="24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B5456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BB5456"/>
    <w:rPr>
      <w:rFonts w:ascii="Times New Roman" w:eastAsia="Times New Roman" w:hAnsi="Times New Roman" w:cs="Arial"/>
      <w:b/>
      <w:color w:val="000000"/>
      <w:sz w:val="28"/>
      <w:szCs w:val="40"/>
    </w:rPr>
  </w:style>
  <w:style w:type="character" w:customStyle="1" w:styleId="Heading2Char">
    <w:name w:val="Heading 2 Char"/>
    <w:basedOn w:val="DefaultParagraphFont"/>
    <w:link w:val="Heading2"/>
    <w:rsid w:val="00BB5456"/>
    <w:rPr>
      <w:rFonts w:ascii="Times New Roman" w:eastAsia="Times New Roman" w:hAnsi="Times New Roman" w:cs="Arial"/>
      <w:b/>
      <w:color w:val="000000"/>
      <w:sz w:val="28"/>
      <w:szCs w:val="32"/>
    </w:rPr>
  </w:style>
  <w:style w:type="character" w:customStyle="1" w:styleId="Heading6Char">
    <w:name w:val="Heading 6 Char"/>
    <w:basedOn w:val="DefaultParagraphFont"/>
    <w:link w:val="Heading6"/>
    <w:rsid w:val="00BB5456"/>
    <w:rPr>
      <w:rFonts w:ascii="Times New Roman" w:eastAsia="Arial" w:hAnsi="Times New Roman" w:cs="Arial"/>
      <w:i/>
      <w:color w:val="666666"/>
    </w:rPr>
  </w:style>
  <w:style w:type="character" w:customStyle="1" w:styleId="Heading7Char">
    <w:name w:val="Heading 7 Char"/>
    <w:basedOn w:val="DefaultParagraphFont"/>
    <w:link w:val="Heading7"/>
    <w:uiPriority w:val="9"/>
    <w:rsid w:val="00BB5456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rsid w:val="00BB5456"/>
    <w:rPr>
      <w:rFonts w:ascii="Times New Roman" w:eastAsiaTheme="majorEastAsia" w:hAnsi="Times New Roman" w:cstheme="majorBidi"/>
      <w:b/>
      <w:color w:val="0D0D0D" w:themeColor="text1" w:themeTint="F2"/>
      <w:sz w:val="24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B5456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NoSpacing">
    <w:name w:val="No Spacing"/>
    <w:aliases w:val="Body"/>
    <w:basedOn w:val="Normal"/>
    <w:uiPriority w:val="1"/>
    <w:qFormat/>
    <w:rsid w:val="00BB5456"/>
    <w:pPr>
      <w:spacing w:before="120" w:after="120" w:line="480" w:lineRule="auto"/>
      <w:ind w:firstLine="720"/>
      <w:jc w:val="both"/>
    </w:pPr>
    <w:rPr>
      <w:rFonts w:ascii="Times New Roman" w:eastAsia="Arial" w:hAnsi="Times New Roman" w:cs="Times New Roman"/>
      <w:color w:val="000000"/>
      <w:sz w:val="24"/>
    </w:rPr>
  </w:style>
  <w:style w:type="paragraph" w:styleId="Caption">
    <w:name w:val="caption"/>
    <w:basedOn w:val="Normal"/>
    <w:next w:val="Normal"/>
    <w:uiPriority w:val="35"/>
    <w:unhideWhenUsed/>
    <w:qFormat/>
    <w:rsid w:val="00BB5456"/>
    <w:pPr>
      <w:spacing w:line="240" w:lineRule="auto"/>
    </w:pPr>
    <w:rPr>
      <w:rFonts w:ascii="Times New Roman" w:eastAsia="Arial" w:hAnsi="Times New Roman" w:cs="Arial"/>
      <w:b/>
      <w:bCs/>
      <w:color w:val="000000" w:themeColor="text1"/>
      <w:szCs w:val="18"/>
    </w:rPr>
  </w:style>
  <w:style w:type="paragraph" w:styleId="Quote">
    <w:name w:val="Quote"/>
    <w:aliases w:val="Caption Text"/>
    <w:basedOn w:val="Normal"/>
    <w:next w:val="Normal"/>
    <w:link w:val="QuoteChar"/>
    <w:uiPriority w:val="29"/>
    <w:qFormat/>
    <w:rsid w:val="00BB5456"/>
    <w:pPr>
      <w:spacing w:after="0" w:line="240" w:lineRule="auto"/>
    </w:pPr>
    <w:rPr>
      <w:rFonts w:ascii="Times New Roman" w:eastAsia="Arial" w:hAnsi="Times New Roman" w:cs="Arial"/>
      <w:iCs/>
      <w:color w:val="404040" w:themeColor="text1" w:themeTint="BF"/>
    </w:rPr>
  </w:style>
  <w:style w:type="character" w:customStyle="1" w:styleId="QuoteChar">
    <w:name w:val="Quote Char"/>
    <w:aliases w:val="Caption Text Char"/>
    <w:basedOn w:val="DefaultParagraphFont"/>
    <w:link w:val="Quote"/>
    <w:uiPriority w:val="29"/>
    <w:rsid w:val="00BB5456"/>
    <w:rPr>
      <w:rFonts w:ascii="Times New Roman" w:eastAsia="Arial" w:hAnsi="Times New Roman" w:cs="Arial"/>
      <w:iCs/>
      <w:color w:val="404040" w:themeColor="text1" w:themeTint="BF"/>
    </w:rPr>
  </w:style>
  <w:style w:type="paragraph" w:customStyle="1" w:styleId="EndNoteBibliographyTitle">
    <w:name w:val="EndNote Bibliography Title"/>
    <w:basedOn w:val="Normal"/>
    <w:link w:val="EndNoteBibliographyTitleChar"/>
    <w:rsid w:val="00183309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Heading1Char"/>
    <w:link w:val="EndNoteBibliographyTitle"/>
    <w:rsid w:val="00183309"/>
    <w:rPr>
      <w:rFonts w:ascii="Times New Roman" w:eastAsia="Times New Roman" w:hAnsi="Times New Roman" w:cs="Times New Roman"/>
      <w:b w:val="0"/>
      <w:noProof/>
      <w:color w:val="000000"/>
      <w:sz w:val="24"/>
      <w:szCs w:val="40"/>
    </w:rPr>
  </w:style>
  <w:style w:type="paragraph" w:customStyle="1" w:styleId="EndNoteBibliography">
    <w:name w:val="EndNote Bibliography"/>
    <w:basedOn w:val="Normal"/>
    <w:link w:val="EndNoteBibliographyChar"/>
    <w:rsid w:val="00183309"/>
    <w:pPr>
      <w:spacing w:line="240" w:lineRule="auto"/>
      <w:jc w:val="both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Heading1Char"/>
    <w:link w:val="EndNoteBibliography"/>
    <w:rsid w:val="00183309"/>
    <w:rPr>
      <w:rFonts w:ascii="Times New Roman" w:eastAsia="Times New Roman" w:hAnsi="Times New Roman" w:cs="Times New Roman"/>
      <w:b w:val="0"/>
      <w:noProof/>
      <w:color w:val="000000"/>
      <w:sz w:val="24"/>
      <w:szCs w:val="40"/>
    </w:rPr>
  </w:style>
  <w:style w:type="paragraph" w:styleId="Header">
    <w:name w:val="header"/>
    <w:basedOn w:val="Normal"/>
    <w:link w:val="HeaderChar"/>
    <w:uiPriority w:val="99"/>
    <w:unhideWhenUsed/>
    <w:rsid w:val="0018330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83309"/>
  </w:style>
  <w:style w:type="paragraph" w:styleId="Footer">
    <w:name w:val="footer"/>
    <w:basedOn w:val="Normal"/>
    <w:link w:val="FooterChar"/>
    <w:uiPriority w:val="99"/>
    <w:unhideWhenUsed/>
    <w:rsid w:val="0018330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8330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9A97B13-36DA-4C59-9D7B-37C69F0EA2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5</Pages>
  <Words>3202</Words>
  <Characters>18256</Characters>
  <Application>Microsoft Office Word</Application>
  <DocSecurity>0</DocSecurity>
  <Lines>152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Iowa</Company>
  <LinksUpToDate>false</LinksUpToDate>
  <CharactersWithSpaces>214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oterman, Maria F</dc:creator>
  <cp:lastModifiedBy>Noterman, Maria F</cp:lastModifiedBy>
  <cp:revision>2</cp:revision>
  <dcterms:created xsi:type="dcterms:W3CDTF">2018-08-21T13:23:00Z</dcterms:created>
  <dcterms:modified xsi:type="dcterms:W3CDTF">2018-08-21T14:29:00Z</dcterms:modified>
</cp:coreProperties>
</file>